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Default="00862972" w:rsidP="00862972">
      <w:pPr>
        <w:rPr>
          <w:ins w:id="25" w:author="Ana Eguiguren" w:date="2025-09-18T16:38:00Z" w16du:dateUtc="2025-09-18T19:38:00Z"/>
        </w:rPr>
      </w:pPr>
      <w:r w:rsidRPr="00207D2A">
        <w:t xml:space="preserve">If conditions were adequate (windspeed &lt; 10 kt and no rain), we conducted 1 – 2 hour </w:t>
      </w:r>
      <w:commentRangeStart w:id="26"/>
      <w:r w:rsidRPr="00207D2A">
        <w:t>flight sessions</w:t>
      </w:r>
      <w:r w:rsidR="00037DCB">
        <w:t>, composed by a series of consecutive flights,</w:t>
      </w:r>
      <w:r w:rsidRPr="00207D2A">
        <w:t xml:space="preserve"> </w:t>
      </w:r>
      <w:commentRangeEnd w:id="26"/>
      <w:r w:rsidR="00C1259C">
        <w:rPr>
          <w:rStyle w:val="CommentReference"/>
        </w:rPr>
        <w:commentReference w:id="26"/>
      </w:r>
      <w:r w:rsidRPr="00207D2A">
        <w:t xml:space="preserve">using a DJI Mini 2 drone (249 g) equipped with propeller guards and landing gear. We conducted sessions in the </w:t>
      </w:r>
      <w:commentRangeStart w:id="27"/>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7"/>
      <w:r w:rsidR="00C1259C">
        <w:rPr>
          <w:rStyle w:val="CommentReference"/>
        </w:rPr>
        <w:commentReference w:id="27"/>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5EB4CB89" w14:textId="501253ED" w:rsidR="007253FA" w:rsidRPr="00207D2A" w:rsidDel="007253FA" w:rsidRDefault="007253FA" w:rsidP="00862972">
      <w:pPr>
        <w:rPr>
          <w:del w:id="28" w:author="Ana Eguiguren" w:date="2025-09-18T16:41:00Z" w16du:dateUtc="2025-09-18T19:41:00Z"/>
        </w:rPr>
      </w:pPr>
    </w:p>
    <w:p w14:paraId="2427619A" w14:textId="77777777" w:rsidR="00862972" w:rsidRPr="00207D2A" w:rsidRDefault="00862972" w:rsidP="00EA7AE3">
      <w:pPr>
        <w:pStyle w:val="Heading3"/>
        <w:rPr>
          <w:rFonts w:cs="Times New Roman"/>
        </w:rPr>
      </w:pPr>
      <w:bookmarkStart w:id="29" w:name="_Toc201083899"/>
      <w:r w:rsidRPr="00207D2A">
        <w:rPr>
          <w:rFonts w:cs="Times New Roman"/>
        </w:rPr>
        <w:t>2.2 | Morphometric measurements</w:t>
      </w:r>
      <w:bookmarkEnd w:id="29"/>
    </w:p>
    <w:p w14:paraId="15D81402" w14:textId="77777777" w:rsidR="00862972" w:rsidRPr="00207D2A" w:rsidRDefault="00862972" w:rsidP="00EA7AE3">
      <w:pPr>
        <w:pStyle w:val="Heading4"/>
        <w:rPr>
          <w:rFonts w:cs="Times New Roman"/>
        </w:rPr>
      </w:pPr>
      <w:bookmarkStart w:id="30" w:name="_Ref192584273"/>
      <w:r w:rsidRPr="00207D2A">
        <w:rPr>
          <w:rFonts w:cs="Times New Roman"/>
        </w:rPr>
        <w:t xml:space="preserve">2.2.1 | </w:t>
      </w:r>
      <w:bookmarkEnd w:id="30"/>
      <w:r w:rsidRPr="00207D2A">
        <w:rPr>
          <w:rFonts w:cs="Times New Roman"/>
        </w:rPr>
        <w:t>Estimating and correcting measurement error</w:t>
      </w:r>
    </w:p>
    <w:p w14:paraId="0DA1BC33" w14:textId="02C33FB5" w:rsidR="00C45E33" w:rsidRPr="00207D2A" w:rsidRDefault="00862972" w:rsidP="00862972">
      <w:commentRangeStart w:id="31"/>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2" w:author="Hal Whitehead" w:date="2025-08-07T16:39:00Z" w16du:dateUtc="2025-08-07T19:39:00Z">
            <w:rPr/>
          </w:rPrChange>
        </w:rPr>
        <w:t xml:space="preserve">. </w:t>
      </w:r>
      <w:r w:rsidR="00EC30B6" w:rsidRPr="00207D2A">
        <w:rPr>
          <w:rPrChange w:id="33"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4"/>
      <w:commentRangeStart w:id="35"/>
      <w:r w:rsidR="00876D20">
        <w:t>were largely unsuccessful</w:t>
      </w:r>
      <w:commentRangeEnd w:id="34"/>
      <w:r w:rsidR="00876D20">
        <w:rPr>
          <w:rStyle w:val="CommentReference"/>
        </w:rPr>
        <w:commentReference w:id="34"/>
      </w:r>
      <w:commentRangeEnd w:id="35"/>
      <w:r w:rsidR="00037DCB">
        <w:rPr>
          <w:rStyle w:val="CommentReference"/>
        </w:rPr>
        <w:commentReference w:id="35"/>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31"/>
      <w:r w:rsidR="00876D20">
        <w:rPr>
          <w:rStyle w:val="CommentReference"/>
        </w:rPr>
        <w:commentReference w:id="31"/>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6"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7"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8"/>
      <w:r w:rsidRPr="00207D2A">
        <w:rPr>
          <w:rFonts w:eastAsiaTheme="minorEastAsia"/>
        </w:rPr>
        <w:t xml:space="preserve">scaling </w:t>
      </w:r>
      <w:commentRangeEnd w:id="38"/>
      <w:r w:rsidR="00876D20">
        <w:rPr>
          <w:rStyle w:val="CommentReference"/>
        </w:rPr>
        <w:commentReference w:id="38"/>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9"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40"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To account for the possibility that barometric altitude biases would vary on different days as a result from changes in weather conditions, we also fit random effects models with date as a random intercept and slope. Although we found evidence for variation i</w:t>
      </w:r>
      <w:r w:rsidR="00DB08E5" w:rsidRPr="00207D2A">
        <w:rPr>
          <w:rFonts w:eastAsiaTheme="minorEastAsia"/>
        </w:rPr>
        <w:t xml:space="preserve">n the intercept and slope across different dates, this had </w:t>
      </w:r>
      <w:commentRangeStart w:id="41"/>
      <w:r w:rsidR="00DB08E5" w:rsidRPr="00207D2A">
        <w:rPr>
          <w:rFonts w:eastAsiaTheme="minorEastAsia"/>
        </w:rPr>
        <w:lastRenderedPageBreak/>
        <w:t xml:space="preserve">a negligible effect on measurement error. </w:t>
      </w:r>
      <w:commentRangeEnd w:id="41"/>
      <w:r w:rsidR="00D0654D">
        <w:rPr>
          <w:rStyle w:val="CommentReference"/>
        </w:rPr>
        <w:commentReference w:id="41"/>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2"/>
      <w:r w:rsidRPr="00207D2A">
        <w:t>a scale of 0 – 8, with 0 being high quality and 8 being low quality</w:t>
      </w:r>
      <w:commentRangeEnd w:id="42"/>
      <w:r w:rsidR="00876D20">
        <w:rPr>
          <w:rStyle w:val="CommentReference"/>
        </w:rPr>
        <w:commentReference w:id="42"/>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3"/>
      <w:r w:rsidRPr="00207D2A">
        <w:t>located near the center of the frame</w:t>
      </w:r>
      <w:commentRangeEnd w:id="43"/>
      <w:r w:rsidR="00037DCB">
        <w:t xml:space="preserve"> </w:t>
      </w:r>
      <w:commentRangeStart w:id="44"/>
      <w:r w:rsidR="00037DCB">
        <w:t>to minimize distortion</w:t>
      </w:r>
      <w:r w:rsidR="00876D20">
        <w:rPr>
          <w:rStyle w:val="CommentReference"/>
        </w:rPr>
        <w:commentReference w:id="43"/>
      </w:r>
      <w:commentRangeEnd w:id="44"/>
      <w:r w:rsidR="00D0654D">
        <w:rPr>
          <w:rStyle w:val="CommentReference"/>
        </w:rPr>
        <w:commentReference w:id="44"/>
      </w:r>
      <w:r w:rsidRPr="00207D2A">
        <w:t>, and whe</w:t>
      </w:r>
      <w:r w:rsidR="00D0654D">
        <w:t>n</w:t>
      </w:r>
      <w:r w:rsidRPr="00207D2A">
        <w:t xml:space="preserve"> the drone camera was positioned at nadir relative to the water surface. </w:t>
      </w:r>
      <w:commentRangeStart w:id="45"/>
      <w:r w:rsidR="00876D20">
        <w:t>W</w:t>
      </w:r>
      <w:r w:rsidR="002E01B8" w:rsidRPr="00207D2A">
        <w:t>e</w:t>
      </w:r>
      <w:commentRangeEnd w:id="45"/>
      <w:r w:rsidR="00D0654D">
        <w:rPr>
          <w:rStyle w:val="CommentReference"/>
        </w:rPr>
        <w:commentReference w:id="45"/>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6"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7"/>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7"/>
      <w:r w:rsidR="00323AC6">
        <w:rPr>
          <w:rStyle w:val="CommentReference"/>
        </w:rPr>
        <w:commentReference w:id="47"/>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8"/>
      <w:r w:rsidR="00583D2A" w:rsidRPr="00207D2A">
        <w:t>piecewise</w:t>
      </w:r>
      <w:commentRangeEnd w:id="48"/>
      <w:r w:rsidR="003C5F32" w:rsidRPr="00207D2A">
        <w:rPr>
          <w:rStyle w:val="CommentReference"/>
        </w:rPr>
        <w:commentReference w:id="48"/>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9"/>
      <w:r w:rsidR="00323AC6">
        <w:t xml:space="preserve">anterior </w:t>
      </w:r>
      <w:commentRangeEnd w:id="49"/>
      <w:r w:rsidR="00323AC6">
        <w:rPr>
          <w:rStyle w:val="CommentReference"/>
        </w:rPr>
        <w:commentReference w:id="49"/>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As sperm whales often tuck their flippers against their body, the insertion point of the flipper 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lastRenderedPageBreak/>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50"/>
      <w:commentRangeStart w:id="51"/>
      <w:r w:rsidR="00137A4D" w:rsidRPr="00207D2A">
        <w:t>light and water conditions</w:t>
      </w:r>
      <w:commentRangeEnd w:id="50"/>
      <w:r w:rsidR="00323AC6">
        <w:rPr>
          <w:rStyle w:val="CommentReference"/>
        </w:rPr>
        <w:commentReference w:id="50"/>
      </w:r>
      <w:commentRangeEnd w:id="51"/>
      <w:r w:rsidR="004B1854">
        <w:rPr>
          <w:rStyle w:val="CommentReference"/>
        </w:rPr>
        <w:commentReference w:id="51"/>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2"/>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3" w:author="Ana Eguiguren" w:date="2025-09-02T19:44:00Z" w16du:dateUtc="2025-09-02T22:44:00Z">
        <w:r w:rsidR="000A294B">
          <w:rPr>
            <w:b/>
            <w:bCs/>
            <w:noProof/>
            <w:color w:val="auto"/>
          </w:rPr>
          <w:t>1</w:t>
        </w:r>
      </w:ins>
      <w:del w:id="54" w:author="Ana Eguiguren" w:date="2025-09-02T19:44:00Z" w16du:dateUtc="2025-09-02T22:44:00Z">
        <w:r w:rsidR="00897888" w:rsidRPr="000A294B" w:rsidDel="000A294B">
          <w:rPr>
            <w:b/>
            <w:bCs/>
            <w:noProof/>
            <w:color w:val="auto"/>
          </w:rPr>
          <w:delText>1</w:delText>
        </w:r>
      </w:del>
      <w:r w:rsidR="007459AF" w:rsidRPr="00207D2A">
        <w:rPr>
          <w:b/>
          <w:bCs/>
          <w:color w:val="auto"/>
          <w:rPrChange w:id="55" w:author="Balaena Institute whitehead" w:date="2025-07-25T12:58:00Z" w16du:dateUtc="2025-07-25T15:58:00Z">
            <w:rPr>
              <w:b/>
              <w:bCs/>
              <w:noProof/>
              <w:color w:val="auto"/>
            </w:rPr>
          </w:rPrChange>
        </w:rPr>
        <w:fldChar w:fldCharType="end"/>
      </w:r>
      <w:commentRangeEnd w:id="52"/>
      <w:r w:rsidR="00323AC6">
        <w:rPr>
          <w:rStyle w:val="CommentReference"/>
          <w:i w:val="0"/>
          <w:iCs w:val="0"/>
          <w:color w:val="auto"/>
        </w:rPr>
        <w:commentReference w:id="52"/>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using images rated ≥ 3. In cases where multiple still images of the same individual were taken from a </w:t>
      </w:r>
      <w:r w:rsidRPr="00207D2A">
        <w:lastRenderedPageBreak/>
        <w:t xml:space="preserve">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6"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6"/>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7"/>
              <w:commentRangeEnd w:id="57"/>
              <m:r>
                <m:rPr>
                  <m:sty m:val="p"/>
                </m:rPr>
                <w:rPr>
                  <w:rStyle w:val="CommentReference"/>
                  <w:rFonts w:ascii="Cambria Math" w:hAnsi="Cambria Math"/>
                </w:rPr>
                <w:commentReference w:id="57"/>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commentRangeStart w:id="58"/>
    <w:p w14:paraId="363F85F5" w14:textId="6F4770FF" w:rsidR="00DE1874" w:rsidRPr="00207D2A" w:rsidDel="00B03D88" w:rsidRDefault="00000000" w:rsidP="00862972">
      <w:pPr>
        <w:rPr>
          <w:del w:id="59" w:author="Ana Eguiguren" w:date="2025-09-19T16:12:00Z" w16du:dateUtc="2025-09-19T19:12:00Z"/>
          <w:rFonts w:eastAsiaTheme="minorEastAsia"/>
        </w:rPr>
      </w:pPr>
      <m:oMathPara>
        <m:oMath>
          <m:eqArr>
            <m:eqArrPr>
              <m:maxDist m:val="1"/>
              <m:ctrlPr>
                <w:del w:id="60" w:author="Ana Eguiguren" w:date="2025-09-19T16:12:00Z" w16du:dateUtc="2025-09-19T19:12:00Z">
                  <w:rPr>
                    <w:rFonts w:ascii="Cambria Math" w:hAnsi="Cambria Math"/>
                    <w:i/>
                  </w:rPr>
                </w:del>
              </m:ctrlPr>
            </m:eqArrPr>
            <m:e>
              <m:sSub>
                <m:sSubPr>
                  <m:ctrlPr>
                    <w:del w:id="61" w:author="Ana Eguiguren" w:date="2025-09-19T16:12:00Z" w16du:dateUtc="2025-09-19T19:12:00Z">
                      <w:rPr>
                        <w:rFonts w:ascii="Cambria Math" w:hAnsi="Cambria Math"/>
                        <w:i/>
                      </w:rPr>
                    </w:del>
                  </m:ctrlPr>
                </m:sSubPr>
                <m:e>
                  <m:r>
                    <w:del w:id="62" w:author="Ana Eguiguren" w:date="2025-09-19T16:12:00Z" w16du:dateUtc="2025-09-19T19:12:00Z">
                      <w:rPr>
                        <w:rFonts w:ascii="Cambria Math" w:hAnsi="Cambria Math"/>
                      </w:rPr>
                      <m:t>NR</m:t>
                    </w:del>
                  </m:r>
                </m:e>
                <m:sub>
                  <m:r>
                    <w:del w:id="63" w:author="Ana Eguiguren" w:date="2025-09-19T16:12:00Z" w16du:dateUtc="2025-09-19T19:12:00Z">
                      <w:rPr>
                        <w:rFonts w:ascii="Cambria Math" w:hAnsi="Cambria Math"/>
                      </w:rPr>
                      <m:t>M</m:t>
                    </w:del>
                  </m:r>
                </m:sub>
              </m:sSub>
              <m:r>
                <w:del w:id="64" w:author="Ana Eguiguren" w:date="2025-09-19T16:12:00Z" w16du:dateUtc="2025-09-19T19:12:00Z">
                  <w:rPr>
                    <w:rFonts w:ascii="Cambria Math" w:hAnsi="Cambria Math"/>
                  </w:rPr>
                  <m:t xml:space="preserve">= </m:t>
                </w:del>
              </m:r>
              <m:sSub>
                <m:sSubPr>
                  <m:ctrlPr>
                    <w:del w:id="65" w:author="Ana Eguiguren" w:date="2025-09-19T16:12:00Z" w16du:dateUtc="2025-09-19T19:12:00Z">
                      <w:rPr>
                        <w:rFonts w:ascii="Cambria Math" w:eastAsiaTheme="minorEastAsia" w:hAnsi="Cambria Math"/>
                        <w:i/>
                      </w:rPr>
                    </w:del>
                  </m:ctrlPr>
                </m:sSubPr>
                <m:e>
                  <m:r>
                    <w:del w:id="66" w:author="Ana Eguiguren" w:date="2025-09-19T16:12:00Z" w16du:dateUtc="2025-09-19T19:12:00Z">
                      <w:rPr>
                        <w:rFonts w:ascii="Cambria Math" w:eastAsiaTheme="minorEastAsia" w:hAnsi="Cambria Math"/>
                      </w:rPr>
                      <m:t>max</m:t>
                    </w:del>
                  </m:r>
                </m:e>
                <m:sub>
                  <m:r>
                    <w:del w:id="67" w:author="Ana Eguiguren" w:date="2025-09-19T16:12:00Z" w16du:dateUtc="2025-09-19T19:12:00Z">
                      <w:rPr>
                        <w:rFonts w:ascii="Cambria Math" w:eastAsiaTheme="minorEastAsia" w:hAnsi="Cambria Math"/>
                      </w:rPr>
                      <m:t xml:space="preserve">F </m:t>
                    </w:del>
                  </m:r>
                </m:sub>
              </m:sSub>
              <m:r>
                <w:del w:id="68" w:author="Ana Eguiguren" w:date="2025-09-19T16:12:00Z" w16du:dateUtc="2025-09-19T19:12:00Z">
                  <w:rPr>
                    <w:rFonts w:ascii="Cambria Math" w:eastAsiaTheme="minorEastAsia" w:hAnsi="Cambria Math"/>
                  </w:rPr>
                  <m:t xml:space="preserve">× </m:t>
                </w:del>
              </m:r>
              <m:f>
                <m:fPr>
                  <m:ctrlPr>
                    <w:del w:id="69" w:author="Ana Eguiguren" w:date="2025-09-19T16:12:00Z" w16du:dateUtc="2025-09-19T19:12:00Z">
                      <w:rPr>
                        <w:rFonts w:ascii="Cambria Math" w:eastAsiaTheme="minorEastAsia" w:hAnsi="Cambria Math"/>
                        <w:i/>
                      </w:rPr>
                    </w:del>
                  </m:ctrlPr>
                </m:fPr>
                <m:num>
                  <m:sSup>
                    <m:sSupPr>
                      <m:ctrlPr>
                        <w:del w:id="70" w:author="Ana Eguiguren" w:date="2025-09-19T16:12:00Z" w16du:dateUtc="2025-09-19T19:12:00Z">
                          <w:rPr>
                            <w:rFonts w:ascii="Cambria Math" w:eastAsiaTheme="minorEastAsia" w:hAnsi="Cambria Math"/>
                            <w:i/>
                          </w:rPr>
                        </w:del>
                      </m:ctrlPr>
                    </m:sSupPr>
                    <m:e>
                      <m:r>
                        <w:del w:id="71" w:author="Ana Eguiguren" w:date="2025-09-19T16:12:00Z" w16du:dateUtc="2025-09-19T19:12:00Z">
                          <w:rPr>
                            <w:rFonts w:ascii="Cambria Math" w:eastAsiaTheme="minorEastAsia" w:hAnsi="Cambria Math"/>
                          </w:rPr>
                          <m:t>e</m:t>
                        </w:del>
                      </m:r>
                    </m:e>
                    <m:sup>
                      <m:r>
                        <w:del w:id="72" w:author="Ana Eguiguren" w:date="2025-09-19T16:12:00Z" w16du:dateUtc="2025-09-19T19:12:00Z">
                          <w:rPr>
                            <w:rFonts w:ascii="Cambria Math" w:eastAsiaTheme="minorEastAsia" w:hAnsi="Cambria Math"/>
                          </w:rPr>
                          <m:t>fr × L</m:t>
                        </w:del>
                      </m:r>
                    </m:sup>
                  </m:sSup>
                </m:num>
                <m:den>
                  <m:r>
                    <w:del w:id="73" w:author="Ana Eguiguren" w:date="2025-09-19T16:12:00Z" w16du:dateUtc="2025-09-19T19:12:00Z">
                      <w:rPr>
                        <w:rFonts w:ascii="Cambria Math" w:eastAsiaTheme="minorEastAsia" w:hAnsi="Cambria Math"/>
                      </w:rPr>
                      <m:t xml:space="preserve">1+ </m:t>
                    </w:del>
                  </m:r>
                  <m:sSup>
                    <m:sSupPr>
                      <m:ctrlPr>
                        <w:del w:id="74" w:author="Ana Eguiguren" w:date="2025-09-19T16:12:00Z" w16du:dateUtc="2025-09-19T19:12:00Z">
                          <w:rPr>
                            <w:rFonts w:ascii="Cambria Math" w:eastAsiaTheme="minorEastAsia" w:hAnsi="Cambria Math"/>
                            <w:i/>
                          </w:rPr>
                        </w:del>
                      </m:ctrlPr>
                    </m:sSupPr>
                    <m:e>
                      <m:r>
                        <w:del w:id="75" w:author="Ana Eguiguren" w:date="2025-09-19T16:12:00Z" w16du:dateUtc="2025-09-19T19:12:00Z">
                          <w:rPr>
                            <w:rFonts w:ascii="Cambria Math" w:eastAsiaTheme="minorEastAsia" w:hAnsi="Cambria Math"/>
                          </w:rPr>
                          <m:t>e</m:t>
                        </w:del>
                      </m:r>
                    </m:e>
                    <m:sup>
                      <m:r>
                        <w:del w:id="76" w:author="Ana Eguiguren" w:date="2025-09-19T16:12:00Z" w16du:dateUtc="2025-09-19T19:12:00Z">
                          <w:rPr>
                            <w:rFonts w:ascii="Cambria Math" w:eastAsiaTheme="minorEastAsia" w:hAnsi="Cambria Math"/>
                          </w:rPr>
                          <m:t>fr × L</m:t>
                        </w:del>
                      </m:r>
                    </m:sup>
                  </m:sSup>
                </m:den>
              </m:f>
              <m:r>
                <w:del w:id="77" w:author="Ana Eguiguren" w:date="2025-09-19T16:12:00Z" w16du:dateUtc="2025-09-19T19:12:00Z">
                  <w:rPr>
                    <w:rFonts w:ascii="Cambria Math" w:eastAsiaTheme="minorEastAsia" w:hAnsi="Cambria Math"/>
                  </w:rPr>
                  <m:t xml:space="preserve">+ </m:t>
                </w:del>
              </m:r>
              <m:d>
                <m:dPr>
                  <m:begChr m:val="{"/>
                  <m:endChr m:val=""/>
                  <m:ctrlPr>
                    <w:del w:id="78" w:author="Ana Eguiguren" w:date="2025-09-19T16:12:00Z" w16du:dateUtc="2025-09-19T19:12:00Z">
                      <w:rPr>
                        <w:rFonts w:ascii="Cambria Math" w:eastAsiaTheme="minorEastAsia" w:hAnsi="Cambria Math"/>
                        <w:i/>
                      </w:rPr>
                    </w:del>
                  </m:ctrlPr>
                </m:dPr>
                <m:e>
                  <m:eqArr>
                    <m:eqArrPr>
                      <m:ctrlPr>
                        <w:del w:id="79" w:author="Ana Eguiguren" w:date="2025-09-19T16:12:00Z" w16du:dateUtc="2025-09-19T19:12:00Z">
                          <w:rPr>
                            <w:rFonts w:ascii="Cambria Math" w:eastAsiaTheme="minorEastAsia" w:hAnsi="Cambria Math"/>
                            <w:i/>
                          </w:rPr>
                        </w:del>
                      </m:ctrlPr>
                    </m:eqArrPr>
                    <m:e>
                      <m:r>
                        <w:del w:id="80" w:author="Ana Eguiguren" w:date="2025-09-19T16:12:00Z" w16du:dateUtc="2025-09-19T19:12:00Z">
                          <w:rPr>
                            <w:rFonts w:ascii="Cambria Math" w:eastAsiaTheme="minorEastAsia" w:hAnsi="Cambria Math"/>
                          </w:rPr>
                          <m:t>0,                                                                                  L ≤chm</m:t>
                        </w:del>
                      </m:r>
                    </m:e>
                    <m:e>
                      <m:sSub>
                        <m:sSubPr>
                          <m:ctrlPr>
                            <w:del w:id="81" w:author="Ana Eguiguren" w:date="2025-09-19T16:12:00Z" w16du:dateUtc="2025-09-19T19:12:00Z">
                              <w:rPr>
                                <w:rFonts w:ascii="Cambria Math" w:eastAsiaTheme="minorEastAsia" w:hAnsi="Cambria Math"/>
                                <w:i/>
                              </w:rPr>
                            </w:del>
                          </m:ctrlPr>
                        </m:sSubPr>
                        <m:e>
                          <m:r>
                            <w:del w:id="82" w:author="Ana Eguiguren" w:date="2025-09-19T16:12:00Z" w16du:dateUtc="2025-09-19T19:12:00Z">
                              <w:rPr>
                                <w:rFonts w:ascii="Cambria Math" w:eastAsiaTheme="minorEastAsia" w:hAnsi="Cambria Math"/>
                              </w:rPr>
                              <m:t>max</m:t>
                            </w:del>
                          </m:r>
                        </m:e>
                        <m:sub>
                          <m:r>
                            <w:del w:id="83" w:author="Ana Eguiguren" w:date="2025-09-19T16:12:00Z" w16du:dateUtc="2025-09-19T19:12:00Z">
                              <w:rPr>
                                <w:rFonts w:ascii="Cambria Math" w:eastAsiaTheme="minorEastAsia" w:hAnsi="Cambria Math"/>
                              </w:rPr>
                              <m:t>M</m:t>
                            </w:del>
                          </m:r>
                        </m:sub>
                      </m:sSub>
                      <m:r>
                        <w:del w:id="84" w:author="Ana Eguiguren" w:date="2025-09-19T16:12:00Z" w16du:dateUtc="2025-09-19T19:12:00Z">
                          <w:rPr>
                            <w:rFonts w:ascii="Cambria Math" w:eastAsiaTheme="minorEastAsia" w:hAnsi="Cambria Math"/>
                          </w:rPr>
                          <m:t xml:space="preserve"> × </m:t>
                        </w:del>
                      </m:r>
                      <m:d>
                        <m:dPr>
                          <m:ctrlPr>
                            <w:del w:id="85" w:author="Ana Eguiguren" w:date="2025-09-19T16:12:00Z" w16du:dateUtc="2025-09-19T19:12:00Z">
                              <w:rPr>
                                <w:rFonts w:ascii="Cambria Math" w:eastAsiaTheme="minorEastAsia" w:hAnsi="Cambria Math"/>
                                <w:i/>
                              </w:rPr>
                            </w:del>
                          </m:ctrlPr>
                        </m:dPr>
                        <m:e>
                          <m:f>
                            <m:fPr>
                              <m:ctrlPr>
                                <w:del w:id="86" w:author="Ana Eguiguren" w:date="2025-09-19T16:12:00Z" w16du:dateUtc="2025-09-19T19:12:00Z">
                                  <w:rPr>
                                    <w:rFonts w:ascii="Cambria Math" w:eastAsiaTheme="minorEastAsia" w:hAnsi="Cambria Math"/>
                                    <w:i/>
                                  </w:rPr>
                                </w:del>
                              </m:ctrlPr>
                            </m:fPr>
                            <m:num>
                              <m:sSup>
                                <m:sSupPr>
                                  <m:ctrlPr>
                                    <w:del w:id="87" w:author="Ana Eguiguren" w:date="2025-09-19T16:12:00Z" w16du:dateUtc="2025-09-19T19:12:00Z">
                                      <w:rPr>
                                        <w:rFonts w:ascii="Cambria Math" w:eastAsiaTheme="minorEastAsia" w:hAnsi="Cambria Math"/>
                                        <w:i/>
                                      </w:rPr>
                                    </w:del>
                                  </m:ctrlPr>
                                </m:sSupPr>
                                <m:e>
                                  <m:r>
                                    <w:del w:id="88" w:author="Ana Eguiguren" w:date="2025-09-19T16:12:00Z" w16du:dateUtc="2025-09-19T19:12:00Z">
                                      <w:rPr>
                                        <w:rFonts w:ascii="Cambria Math" w:eastAsiaTheme="minorEastAsia" w:hAnsi="Cambria Math"/>
                                      </w:rPr>
                                      <m:t>e</m:t>
                                    </w:del>
                                  </m:r>
                                </m:e>
                                <m:sup>
                                  <m:r>
                                    <w:del w:id="89" w:author="Ana Eguiguren" w:date="2025-09-19T16:12:00Z" w16du:dateUtc="2025-09-19T19:12:00Z">
                                      <w:rPr>
                                        <w:rFonts w:ascii="Cambria Math" w:eastAsiaTheme="minorEastAsia" w:hAnsi="Cambria Math"/>
                                      </w:rPr>
                                      <m:t>mr × L</m:t>
                                    </w:del>
                                  </m:r>
                                </m:sup>
                              </m:sSup>
                            </m:num>
                            <m:den>
                              <m:r>
                                <w:del w:id="90" w:author="Ana Eguiguren" w:date="2025-09-19T16:12:00Z" w16du:dateUtc="2025-09-19T19:12:00Z">
                                  <w:rPr>
                                    <w:rFonts w:ascii="Cambria Math" w:eastAsiaTheme="minorEastAsia" w:hAnsi="Cambria Math"/>
                                  </w:rPr>
                                  <m:t xml:space="preserve">1+ </m:t>
                                </w:del>
                              </m:r>
                              <m:sSup>
                                <m:sSupPr>
                                  <m:ctrlPr>
                                    <w:del w:id="91" w:author="Ana Eguiguren" w:date="2025-09-19T16:12:00Z" w16du:dateUtc="2025-09-19T19:12:00Z">
                                      <w:rPr>
                                        <w:rFonts w:ascii="Cambria Math" w:eastAsiaTheme="minorEastAsia" w:hAnsi="Cambria Math"/>
                                        <w:i/>
                                      </w:rPr>
                                    </w:del>
                                  </m:ctrlPr>
                                </m:sSupPr>
                                <m:e>
                                  <m:r>
                                    <w:del w:id="92" w:author="Ana Eguiguren" w:date="2025-09-19T16:12:00Z" w16du:dateUtc="2025-09-19T19:12:00Z">
                                      <w:rPr>
                                        <w:rFonts w:ascii="Cambria Math" w:eastAsiaTheme="minorEastAsia" w:hAnsi="Cambria Math"/>
                                      </w:rPr>
                                      <m:t>e</m:t>
                                    </w:del>
                                  </m:r>
                                </m:e>
                                <m:sup>
                                  <m:r>
                                    <w:del w:id="93" w:author="Ana Eguiguren" w:date="2025-09-19T16:12:00Z" w16du:dateUtc="2025-09-19T19:12:00Z">
                                      <w:rPr>
                                        <w:rFonts w:ascii="Cambria Math" w:eastAsiaTheme="minorEastAsia" w:hAnsi="Cambria Math"/>
                                      </w:rPr>
                                      <m:t>mr × L</m:t>
                                    </w:del>
                                  </m:r>
                                </m:sup>
                              </m:sSup>
                            </m:den>
                          </m:f>
                          <m:r>
                            <w:del w:id="94" w:author="Ana Eguiguren" w:date="2025-09-19T16:12:00Z" w16du:dateUtc="2025-09-19T19:12:00Z">
                              <w:rPr>
                                <w:rFonts w:ascii="Cambria Math" w:eastAsiaTheme="minorEastAsia" w:hAnsi="Cambria Math"/>
                              </w:rPr>
                              <m:t>-</m:t>
                            </w:del>
                          </m:r>
                          <m:f>
                            <m:fPr>
                              <m:ctrlPr>
                                <w:del w:id="95" w:author="Ana Eguiguren" w:date="2025-09-19T16:12:00Z" w16du:dateUtc="2025-09-19T19:12:00Z">
                                  <w:rPr>
                                    <w:rFonts w:ascii="Cambria Math" w:eastAsiaTheme="minorEastAsia" w:hAnsi="Cambria Math"/>
                                    <w:i/>
                                  </w:rPr>
                                </w:del>
                              </m:ctrlPr>
                            </m:fPr>
                            <m:num>
                              <m:sSup>
                                <m:sSupPr>
                                  <m:ctrlPr>
                                    <w:del w:id="96" w:author="Ana Eguiguren" w:date="2025-09-19T16:12:00Z" w16du:dateUtc="2025-09-19T19:12:00Z">
                                      <w:rPr>
                                        <w:rFonts w:ascii="Cambria Math" w:eastAsiaTheme="minorEastAsia" w:hAnsi="Cambria Math"/>
                                        <w:i/>
                                      </w:rPr>
                                    </w:del>
                                  </m:ctrlPr>
                                </m:sSupPr>
                                <m:e>
                                  <m:r>
                                    <w:del w:id="97" w:author="Ana Eguiguren" w:date="2025-09-19T16:12:00Z" w16du:dateUtc="2025-09-19T19:12:00Z">
                                      <w:rPr>
                                        <w:rFonts w:ascii="Cambria Math" w:eastAsiaTheme="minorEastAsia" w:hAnsi="Cambria Math"/>
                                      </w:rPr>
                                      <m:t>e</m:t>
                                    </w:del>
                                  </m:r>
                                </m:e>
                                <m:sup>
                                  <m:r>
                                    <w:del w:id="98" w:author="Ana Eguiguren" w:date="2025-09-19T16:12:00Z" w16du:dateUtc="2025-09-19T19:12:00Z">
                                      <w:rPr>
                                        <w:rFonts w:ascii="Cambria Math" w:eastAsiaTheme="minorEastAsia" w:hAnsi="Cambria Math"/>
                                      </w:rPr>
                                      <m:t>mr × chm</m:t>
                                    </w:del>
                                  </m:r>
                                </m:sup>
                              </m:sSup>
                            </m:num>
                            <m:den>
                              <m:r>
                                <w:del w:id="99" w:author="Ana Eguiguren" w:date="2025-09-19T16:12:00Z" w16du:dateUtc="2025-09-19T19:12:00Z">
                                  <w:rPr>
                                    <w:rFonts w:ascii="Cambria Math" w:eastAsiaTheme="minorEastAsia" w:hAnsi="Cambria Math"/>
                                  </w:rPr>
                                  <m:t xml:space="preserve">1+ </m:t>
                                </w:del>
                              </m:r>
                              <m:sSup>
                                <m:sSupPr>
                                  <m:ctrlPr>
                                    <w:del w:id="100" w:author="Ana Eguiguren" w:date="2025-09-19T16:12:00Z" w16du:dateUtc="2025-09-19T19:12:00Z">
                                      <w:rPr>
                                        <w:rFonts w:ascii="Cambria Math" w:eastAsiaTheme="minorEastAsia" w:hAnsi="Cambria Math"/>
                                        <w:i/>
                                      </w:rPr>
                                    </w:del>
                                  </m:ctrlPr>
                                </m:sSupPr>
                                <m:e>
                                  <m:r>
                                    <w:del w:id="101" w:author="Ana Eguiguren" w:date="2025-09-19T16:12:00Z" w16du:dateUtc="2025-09-19T19:12:00Z">
                                      <w:rPr>
                                        <w:rFonts w:ascii="Cambria Math" w:eastAsiaTheme="minorEastAsia" w:hAnsi="Cambria Math"/>
                                      </w:rPr>
                                      <m:t>e</m:t>
                                    </w:del>
                                  </m:r>
                                </m:e>
                                <m:sup>
                                  <m:r>
                                    <w:del w:id="102" w:author="Ana Eguiguren" w:date="2025-09-19T16:12:00Z" w16du:dateUtc="2025-09-19T19:12:00Z">
                                      <w:rPr>
                                        <w:rFonts w:ascii="Cambria Math" w:eastAsiaTheme="minorEastAsia" w:hAnsi="Cambria Math"/>
                                      </w:rPr>
                                      <m:t>mr × chm</m:t>
                                    </w:del>
                                  </m:r>
                                </m:sup>
                              </m:sSup>
                            </m:den>
                          </m:f>
                        </m:e>
                      </m:d>
                      <m:r>
                        <w:del w:id="103" w:author="Ana Eguiguren" w:date="2025-09-19T16:12:00Z" w16du:dateUtc="2025-09-19T19:12:00Z">
                          <w:rPr>
                            <w:rFonts w:ascii="Cambria Math" w:eastAsiaTheme="minorEastAsia" w:hAnsi="Cambria Math"/>
                          </w:rPr>
                          <m:t>,     L &gt;chm</m:t>
                        </w:del>
                      </m:r>
                    </m:e>
                  </m:eqArr>
                </m:e>
              </m:d>
              <m:r>
                <w:del w:id="104" w:author="Ana Eguiguren" w:date="2025-09-19T16:12:00Z" w16du:dateUtc="2025-09-19T19:12:00Z">
                  <w:rPr>
                    <w:rFonts w:ascii="Cambria Math" w:eastAsiaTheme="minorEastAsia" w:hAnsi="Cambria Math"/>
                  </w:rPr>
                  <m:t xml:space="preserve"> </m:t>
                </w:del>
              </m:r>
              <m:r>
                <w:del w:id="105" w:author="Ana Eguiguren" w:date="2025-09-19T16:12:00Z" w16du:dateUtc="2025-09-19T19:12:00Z">
                  <w:rPr>
                    <w:rFonts w:ascii="Cambria Math" w:hAnsi="Cambria Math"/>
                  </w:rPr>
                  <m:t>#7</m:t>
                </w:del>
              </m:r>
            </m:e>
          </m:eqArr>
          <w:commentRangeEnd w:id="58"/>
          <m:r>
            <w:del w:id="106" w:author="Ana Eguiguren" w:date="2025-09-19T16:12:00Z" w16du:dateUtc="2025-09-19T19:12:00Z">
              <m:rPr>
                <m:sty m:val="p"/>
              </m:rPr>
              <w:rPr>
                <w:rStyle w:val="CommentReference"/>
              </w:rPr>
              <w:commentReference w:id="58"/>
            </w:del>
          </m:r>
        </m:oMath>
      </m:oMathPara>
    </w:p>
    <w:commentRangeStart w:id="107"/>
    <w:p w14:paraId="438AD699" w14:textId="28553F34" w:rsidR="00B03D88" w:rsidRPr="00B03D88" w:rsidRDefault="00B03D88" w:rsidP="00B03D88">
      <w:pPr>
        <w:rPr>
          <w:ins w:id="108" w:author="Ana Eguiguren" w:date="2025-09-19T16:10:00Z" w16du:dateUtc="2025-09-19T19:10:00Z"/>
          <w:rFonts w:eastAsiaTheme="minorEastAsia"/>
        </w:rPr>
      </w:pPr>
      <m:oMathPara>
        <m:oMathParaPr>
          <m:jc m:val="left"/>
        </m:oMathParaPr>
        <m:oMath>
          <m:eqArr>
            <m:eqArrPr>
              <m:maxDist m:val="1"/>
              <m:ctrlPr>
                <w:ins w:id="109" w:author="Ana Eguiguren" w:date="2025-09-19T16:10:00Z" w16du:dateUtc="2025-09-19T19:10:00Z">
                  <w:rPr>
                    <w:rFonts w:ascii="Cambria Math" w:hAnsi="Cambria Math"/>
                    <w:i/>
                  </w:rPr>
                </w:ins>
              </m:ctrlPr>
            </m:eqArrPr>
            <m:e>
              <m:sSub>
                <m:sSubPr>
                  <m:ctrlPr>
                    <w:ins w:id="110" w:author="Ana Eguiguren" w:date="2025-09-19T16:10:00Z" w16du:dateUtc="2025-09-19T19:10:00Z">
                      <w:rPr>
                        <w:rFonts w:ascii="Cambria Math" w:hAnsi="Cambria Math"/>
                        <w:i/>
                      </w:rPr>
                    </w:ins>
                  </m:ctrlPr>
                </m:sSubPr>
                <m:e>
                  <m:r>
                    <w:ins w:id="111" w:author="Ana Eguiguren" w:date="2025-09-19T16:10:00Z" w16du:dateUtc="2025-09-19T19:10:00Z">
                      <w:rPr>
                        <w:rFonts w:ascii="Cambria Math" w:hAnsi="Cambria Math"/>
                      </w:rPr>
                      <m:t>NR</m:t>
                    </w:ins>
                  </m:r>
                </m:e>
                <m:sub>
                  <m:r>
                    <w:ins w:id="112" w:author="Ana Eguiguren" w:date="2025-09-19T16:10:00Z" w16du:dateUtc="2025-09-19T19:10:00Z">
                      <w:rPr>
                        <w:rFonts w:ascii="Cambria Math" w:hAnsi="Cambria Math"/>
                      </w:rPr>
                      <m:t>M</m:t>
                    </w:ins>
                  </m:r>
                </m:sub>
              </m:sSub>
              <m:r>
                <w:ins w:id="113" w:author="Ana Eguiguren" w:date="2025-09-19T16:10:00Z" w16du:dateUtc="2025-09-19T19:10:00Z">
                  <w:rPr>
                    <w:rFonts w:ascii="Cambria Math" w:hAnsi="Cambria Math"/>
                  </w:rPr>
                  <m:t xml:space="preserve">= </m:t>
                </w:ins>
              </m:r>
              <m:r>
                <w:ins w:id="114" w:author="Ana Eguiguren" w:date="2025-09-19T16:10:00Z" w16du:dateUtc="2025-09-19T19:10:00Z">
                  <w:rPr>
                    <w:rFonts w:ascii="Cambria Math" w:eastAsiaTheme="minorEastAsia" w:hAnsi="Cambria Math"/>
                  </w:rPr>
                  <m:t xml:space="preserve"> </m:t>
                </w:ins>
              </m:r>
              <m:d>
                <m:dPr>
                  <m:begChr m:val="{"/>
                  <m:endChr m:val=""/>
                  <m:ctrlPr>
                    <w:ins w:id="115" w:author="Ana Eguiguren" w:date="2025-09-19T16:10:00Z" w16du:dateUtc="2025-09-19T19:10:00Z">
                      <w:rPr>
                        <w:rFonts w:ascii="Cambria Math" w:eastAsiaTheme="minorEastAsia" w:hAnsi="Cambria Math"/>
                        <w:i/>
                      </w:rPr>
                    </w:ins>
                  </m:ctrlPr>
                </m:dPr>
                <m:e>
                  <m:eqArr>
                    <m:eqArrPr>
                      <m:ctrlPr>
                        <w:ins w:id="116" w:author="Ana Eguiguren" w:date="2025-09-19T16:10:00Z" w16du:dateUtc="2025-09-19T19:10:00Z">
                          <w:rPr>
                            <w:rFonts w:ascii="Cambria Math" w:eastAsiaTheme="minorEastAsia" w:hAnsi="Cambria Math"/>
                            <w:i/>
                          </w:rPr>
                        </w:ins>
                      </m:ctrlPr>
                    </m:eqArrPr>
                    <m:e>
                      <m:sSub>
                        <m:sSubPr>
                          <m:ctrlPr>
                            <w:ins w:id="117" w:author="Ana Eguiguren" w:date="2025-09-19T16:10:00Z" w16du:dateUtc="2025-09-19T19:10:00Z">
                              <w:rPr>
                                <w:rFonts w:ascii="Cambria Math" w:eastAsiaTheme="minorEastAsia" w:hAnsi="Cambria Math"/>
                                <w:i/>
                              </w:rPr>
                            </w:ins>
                          </m:ctrlPr>
                        </m:sSubPr>
                        <m:e>
                          <m:r>
                            <w:ins w:id="118" w:author="Ana Eguiguren" w:date="2025-09-19T16:10:00Z" w16du:dateUtc="2025-09-19T19:10:00Z">
                              <w:rPr>
                                <w:rFonts w:ascii="Cambria Math" w:eastAsiaTheme="minorEastAsia" w:hAnsi="Cambria Math"/>
                              </w:rPr>
                              <m:t>max</m:t>
                            </w:ins>
                          </m:r>
                        </m:e>
                        <m:sub>
                          <m:r>
                            <w:ins w:id="119" w:author="Ana Eguiguren" w:date="2025-09-19T16:10:00Z" w16du:dateUtc="2025-09-19T19:10:00Z">
                              <w:rPr>
                                <w:rFonts w:ascii="Cambria Math" w:eastAsiaTheme="minorEastAsia" w:hAnsi="Cambria Math"/>
                              </w:rPr>
                              <m:t xml:space="preserve">F </m:t>
                            </w:ins>
                          </m:r>
                        </m:sub>
                      </m:sSub>
                      <m:r>
                        <w:ins w:id="120" w:author="Ana Eguiguren" w:date="2025-09-19T16:10:00Z" w16du:dateUtc="2025-09-19T19:10:00Z">
                          <w:rPr>
                            <w:rFonts w:ascii="Cambria Math" w:eastAsiaTheme="minorEastAsia" w:hAnsi="Cambria Math"/>
                          </w:rPr>
                          <m:t xml:space="preserve">× </m:t>
                        </w:ins>
                      </m:r>
                      <m:f>
                        <m:fPr>
                          <m:ctrlPr>
                            <w:ins w:id="121" w:author="Ana Eguiguren" w:date="2025-09-19T16:10:00Z" w16du:dateUtc="2025-09-19T19:10:00Z">
                              <w:rPr>
                                <w:rFonts w:ascii="Cambria Math" w:eastAsiaTheme="minorEastAsia" w:hAnsi="Cambria Math"/>
                                <w:i/>
                              </w:rPr>
                            </w:ins>
                          </m:ctrlPr>
                        </m:fPr>
                        <m:num>
                          <m:sSup>
                            <m:sSupPr>
                              <m:ctrlPr>
                                <w:ins w:id="122" w:author="Ana Eguiguren" w:date="2025-09-19T16:10:00Z" w16du:dateUtc="2025-09-19T19:10:00Z">
                                  <w:rPr>
                                    <w:rFonts w:ascii="Cambria Math" w:eastAsiaTheme="minorEastAsia" w:hAnsi="Cambria Math"/>
                                    <w:i/>
                                  </w:rPr>
                                </w:ins>
                              </m:ctrlPr>
                            </m:sSupPr>
                            <m:e>
                              <m:r>
                                <w:ins w:id="123" w:author="Ana Eguiguren" w:date="2025-09-19T16:10:00Z" w16du:dateUtc="2025-09-19T19:10:00Z">
                                  <w:rPr>
                                    <w:rFonts w:ascii="Cambria Math" w:eastAsiaTheme="minorEastAsia" w:hAnsi="Cambria Math"/>
                                  </w:rPr>
                                  <m:t>e</m:t>
                                </w:ins>
                              </m:r>
                            </m:e>
                            <m:sup>
                              <m:r>
                                <w:ins w:id="124" w:author="Ana Eguiguren" w:date="2025-09-19T16:10:00Z" w16du:dateUtc="2025-09-19T19:10:00Z">
                                  <w:rPr>
                                    <w:rFonts w:ascii="Cambria Math" w:eastAsiaTheme="minorEastAsia" w:hAnsi="Cambria Math"/>
                                  </w:rPr>
                                  <m:t>fr × L</m:t>
                                </w:ins>
                              </m:r>
                            </m:sup>
                          </m:sSup>
                        </m:num>
                        <m:den>
                          <m:r>
                            <w:ins w:id="125" w:author="Ana Eguiguren" w:date="2025-09-19T16:10:00Z" w16du:dateUtc="2025-09-19T19:10:00Z">
                              <w:rPr>
                                <w:rFonts w:ascii="Cambria Math" w:eastAsiaTheme="minorEastAsia" w:hAnsi="Cambria Math"/>
                              </w:rPr>
                              <m:t xml:space="preserve">1+ </m:t>
                            </w:ins>
                          </m:r>
                          <m:sSup>
                            <m:sSupPr>
                              <m:ctrlPr>
                                <w:ins w:id="126" w:author="Ana Eguiguren" w:date="2025-09-19T16:10:00Z" w16du:dateUtc="2025-09-19T19:10:00Z">
                                  <w:rPr>
                                    <w:rFonts w:ascii="Cambria Math" w:eastAsiaTheme="minorEastAsia" w:hAnsi="Cambria Math"/>
                                    <w:i/>
                                  </w:rPr>
                                </w:ins>
                              </m:ctrlPr>
                            </m:sSupPr>
                            <m:e>
                              <m:r>
                                <w:ins w:id="127" w:author="Ana Eguiguren" w:date="2025-09-19T16:10:00Z" w16du:dateUtc="2025-09-19T19:10:00Z">
                                  <w:rPr>
                                    <w:rFonts w:ascii="Cambria Math" w:eastAsiaTheme="minorEastAsia" w:hAnsi="Cambria Math"/>
                                  </w:rPr>
                                  <m:t>e</m:t>
                                </w:ins>
                              </m:r>
                            </m:e>
                            <m:sup>
                              <m:r>
                                <w:ins w:id="128" w:author="Ana Eguiguren" w:date="2025-09-19T16:10:00Z" w16du:dateUtc="2025-09-19T19:10:00Z">
                                  <w:rPr>
                                    <w:rFonts w:ascii="Cambria Math" w:eastAsiaTheme="minorEastAsia" w:hAnsi="Cambria Math"/>
                                  </w:rPr>
                                  <m:t>fr × L</m:t>
                                </w:ins>
                              </m:r>
                            </m:sup>
                          </m:sSup>
                        </m:den>
                      </m:f>
                      <m:r>
                        <w:ins w:id="129" w:author="Ana Eguiguren" w:date="2025-09-19T16:10:00Z" w16du:dateUtc="2025-09-19T19:10:00Z">
                          <w:rPr>
                            <w:rFonts w:ascii="Cambria Math" w:eastAsiaTheme="minorEastAsia" w:hAnsi="Cambria Math"/>
                          </w:rPr>
                          <m:t xml:space="preserve">,                                                                                  </m:t>
                        </w:ins>
                      </m:r>
                      <m:r>
                        <w:ins w:id="130" w:author="Ana Eguiguren" w:date="2025-09-19T16:12:00Z" w16du:dateUtc="2025-09-19T19:12:00Z">
                          <w:rPr>
                            <w:rFonts w:ascii="Cambria Math" w:eastAsiaTheme="minorEastAsia" w:hAnsi="Cambria Math"/>
                          </w:rPr>
                          <m:t xml:space="preserve">         </m:t>
                        </w:ins>
                      </m:r>
                      <m:r>
                        <w:ins w:id="131" w:author="Ana Eguiguren" w:date="2025-09-19T16:10:00Z" w16du:dateUtc="2025-09-19T19:10:00Z">
                          <w:rPr>
                            <w:rFonts w:ascii="Cambria Math" w:eastAsiaTheme="minorEastAsia" w:hAnsi="Cambria Math"/>
                          </w:rPr>
                          <m:t>L ≤chm</m:t>
                        </w:ins>
                      </m:r>
                    </m:e>
                    <m:e>
                      <m:sSub>
                        <m:sSubPr>
                          <m:ctrlPr>
                            <w:ins w:id="132" w:author="Ana Eguiguren" w:date="2025-09-19T16:10:00Z" w16du:dateUtc="2025-09-19T19:10:00Z">
                              <w:rPr>
                                <w:rFonts w:ascii="Cambria Math" w:eastAsiaTheme="minorEastAsia" w:hAnsi="Cambria Math"/>
                                <w:i/>
                              </w:rPr>
                            </w:ins>
                          </m:ctrlPr>
                        </m:sSubPr>
                        <m:e>
                          <m:sSub>
                            <m:sSubPr>
                              <m:ctrlPr>
                                <w:ins w:id="133" w:author="Ana Eguiguren" w:date="2025-09-19T16:11:00Z" w16du:dateUtc="2025-09-19T19:11:00Z">
                                  <w:rPr>
                                    <w:rFonts w:ascii="Cambria Math" w:eastAsiaTheme="minorEastAsia" w:hAnsi="Cambria Math"/>
                                    <w:i/>
                                  </w:rPr>
                                </w:ins>
                              </m:ctrlPr>
                            </m:sSubPr>
                            <m:e>
                              <m:r>
                                <w:ins w:id="134" w:author="Ana Eguiguren" w:date="2025-09-19T16:11:00Z" w16du:dateUtc="2025-09-19T19:11:00Z">
                                  <w:rPr>
                                    <w:rFonts w:ascii="Cambria Math" w:eastAsiaTheme="minorEastAsia" w:hAnsi="Cambria Math"/>
                                  </w:rPr>
                                  <m:t>max</m:t>
                                </w:ins>
                              </m:r>
                            </m:e>
                            <m:sub>
                              <m:r>
                                <w:ins w:id="135" w:author="Ana Eguiguren" w:date="2025-09-19T16:11:00Z" w16du:dateUtc="2025-09-19T19:11:00Z">
                                  <w:rPr>
                                    <w:rFonts w:ascii="Cambria Math" w:eastAsiaTheme="minorEastAsia" w:hAnsi="Cambria Math"/>
                                  </w:rPr>
                                  <m:t xml:space="preserve">F </m:t>
                                </w:ins>
                              </m:r>
                            </m:sub>
                          </m:sSub>
                          <m:r>
                            <w:ins w:id="136" w:author="Ana Eguiguren" w:date="2025-09-19T16:11:00Z" w16du:dateUtc="2025-09-19T19:11:00Z">
                              <w:rPr>
                                <w:rFonts w:ascii="Cambria Math" w:eastAsiaTheme="minorEastAsia" w:hAnsi="Cambria Math"/>
                              </w:rPr>
                              <m:t xml:space="preserve">× </m:t>
                            </w:ins>
                          </m:r>
                          <m:f>
                            <m:fPr>
                              <m:ctrlPr>
                                <w:ins w:id="137" w:author="Ana Eguiguren" w:date="2025-09-19T16:11:00Z" w16du:dateUtc="2025-09-19T19:11:00Z">
                                  <w:rPr>
                                    <w:rFonts w:ascii="Cambria Math" w:eastAsiaTheme="minorEastAsia" w:hAnsi="Cambria Math"/>
                                    <w:i/>
                                  </w:rPr>
                                </w:ins>
                              </m:ctrlPr>
                            </m:fPr>
                            <m:num>
                              <m:sSup>
                                <m:sSupPr>
                                  <m:ctrlPr>
                                    <w:ins w:id="138" w:author="Ana Eguiguren" w:date="2025-09-19T16:11:00Z" w16du:dateUtc="2025-09-19T19:11:00Z">
                                      <w:rPr>
                                        <w:rFonts w:ascii="Cambria Math" w:eastAsiaTheme="minorEastAsia" w:hAnsi="Cambria Math"/>
                                        <w:i/>
                                      </w:rPr>
                                    </w:ins>
                                  </m:ctrlPr>
                                </m:sSupPr>
                                <m:e>
                                  <m:r>
                                    <w:ins w:id="139" w:author="Ana Eguiguren" w:date="2025-09-19T16:11:00Z" w16du:dateUtc="2025-09-19T19:11:00Z">
                                      <w:rPr>
                                        <w:rFonts w:ascii="Cambria Math" w:eastAsiaTheme="minorEastAsia" w:hAnsi="Cambria Math"/>
                                      </w:rPr>
                                      <m:t>e</m:t>
                                    </w:ins>
                                  </m:r>
                                </m:e>
                                <m:sup>
                                  <m:r>
                                    <w:ins w:id="140" w:author="Ana Eguiguren" w:date="2025-09-19T16:11:00Z" w16du:dateUtc="2025-09-19T19:11:00Z">
                                      <w:rPr>
                                        <w:rFonts w:ascii="Cambria Math" w:eastAsiaTheme="minorEastAsia" w:hAnsi="Cambria Math"/>
                                      </w:rPr>
                                      <m:t>fr × L</m:t>
                                    </w:ins>
                                  </m:r>
                                </m:sup>
                              </m:sSup>
                            </m:num>
                            <m:den>
                              <m:r>
                                <w:ins w:id="141" w:author="Ana Eguiguren" w:date="2025-09-19T16:11:00Z" w16du:dateUtc="2025-09-19T19:11:00Z">
                                  <w:rPr>
                                    <w:rFonts w:ascii="Cambria Math" w:eastAsiaTheme="minorEastAsia" w:hAnsi="Cambria Math"/>
                                  </w:rPr>
                                  <m:t xml:space="preserve">1+ </m:t>
                                </w:ins>
                              </m:r>
                              <m:sSup>
                                <m:sSupPr>
                                  <m:ctrlPr>
                                    <w:ins w:id="142" w:author="Ana Eguiguren" w:date="2025-09-19T16:11:00Z" w16du:dateUtc="2025-09-19T19:11:00Z">
                                      <w:rPr>
                                        <w:rFonts w:ascii="Cambria Math" w:eastAsiaTheme="minorEastAsia" w:hAnsi="Cambria Math"/>
                                        <w:i/>
                                      </w:rPr>
                                    </w:ins>
                                  </m:ctrlPr>
                                </m:sSupPr>
                                <m:e>
                                  <m:r>
                                    <w:ins w:id="143" w:author="Ana Eguiguren" w:date="2025-09-19T16:11:00Z" w16du:dateUtc="2025-09-19T19:11:00Z">
                                      <w:rPr>
                                        <w:rFonts w:ascii="Cambria Math" w:eastAsiaTheme="minorEastAsia" w:hAnsi="Cambria Math"/>
                                      </w:rPr>
                                      <m:t>e</m:t>
                                    </w:ins>
                                  </m:r>
                                </m:e>
                                <m:sup>
                                  <m:r>
                                    <w:ins w:id="144" w:author="Ana Eguiguren" w:date="2025-09-19T16:11:00Z" w16du:dateUtc="2025-09-19T19:11:00Z">
                                      <w:rPr>
                                        <w:rFonts w:ascii="Cambria Math" w:eastAsiaTheme="minorEastAsia" w:hAnsi="Cambria Math"/>
                                      </w:rPr>
                                      <m:t>fr × L</m:t>
                                    </w:ins>
                                  </m:r>
                                </m:sup>
                              </m:sSup>
                            </m:den>
                          </m:f>
                          <m:r>
                            <w:ins w:id="145" w:author="Ana Eguiguren" w:date="2025-09-19T16:11:00Z" w16du:dateUtc="2025-09-19T19:11:00Z">
                              <w:rPr>
                                <w:rFonts w:ascii="Cambria Math" w:eastAsiaTheme="minorEastAsia" w:hAnsi="Cambria Math"/>
                              </w:rPr>
                              <m:t>+</m:t>
                            </w:ins>
                          </m:r>
                          <m:r>
                            <w:ins w:id="146" w:author="Ana Eguiguren" w:date="2025-09-19T16:11:00Z" w16du:dateUtc="2025-09-19T19:11:00Z">
                              <w:rPr>
                                <w:rFonts w:ascii="Cambria Math" w:eastAsiaTheme="minorEastAsia" w:hAnsi="Cambria Math"/>
                              </w:rPr>
                              <m:t xml:space="preserve"> </m:t>
                            </w:ins>
                          </m:r>
                          <m:r>
                            <w:ins w:id="147" w:author="Ana Eguiguren" w:date="2025-09-19T16:10:00Z" w16du:dateUtc="2025-09-19T19:10:00Z">
                              <w:rPr>
                                <w:rFonts w:ascii="Cambria Math" w:eastAsiaTheme="minorEastAsia" w:hAnsi="Cambria Math"/>
                              </w:rPr>
                              <m:t>max</m:t>
                            </w:ins>
                          </m:r>
                        </m:e>
                        <m:sub>
                          <m:r>
                            <w:ins w:id="148" w:author="Ana Eguiguren" w:date="2025-09-19T16:10:00Z" w16du:dateUtc="2025-09-19T19:10:00Z">
                              <w:rPr>
                                <w:rFonts w:ascii="Cambria Math" w:eastAsiaTheme="minorEastAsia" w:hAnsi="Cambria Math"/>
                              </w:rPr>
                              <m:t>M</m:t>
                            </w:ins>
                          </m:r>
                        </m:sub>
                      </m:sSub>
                      <m:r>
                        <w:ins w:id="149" w:author="Ana Eguiguren" w:date="2025-09-19T16:10:00Z" w16du:dateUtc="2025-09-19T19:10:00Z">
                          <w:rPr>
                            <w:rFonts w:ascii="Cambria Math" w:eastAsiaTheme="minorEastAsia" w:hAnsi="Cambria Math"/>
                          </w:rPr>
                          <m:t xml:space="preserve"> × </m:t>
                        </w:ins>
                      </m:r>
                      <m:d>
                        <m:dPr>
                          <m:ctrlPr>
                            <w:ins w:id="150" w:author="Ana Eguiguren" w:date="2025-09-19T16:10:00Z" w16du:dateUtc="2025-09-19T19:10:00Z">
                              <w:rPr>
                                <w:rFonts w:ascii="Cambria Math" w:eastAsiaTheme="minorEastAsia" w:hAnsi="Cambria Math"/>
                                <w:i/>
                              </w:rPr>
                            </w:ins>
                          </m:ctrlPr>
                        </m:dPr>
                        <m:e>
                          <m:f>
                            <m:fPr>
                              <m:ctrlPr>
                                <w:ins w:id="151" w:author="Ana Eguiguren" w:date="2025-09-19T16:10:00Z" w16du:dateUtc="2025-09-19T19:10:00Z">
                                  <w:rPr>
                                    <w:rFonts w:ascii="Cambria Math" w:eastAsiaTheme="minorEastAsia" w:hAnsi="Cambria Math"/>
                                    <w:i/>
                                  </w:rPr>
                                </w:ins>
                              </m:ctrlPr>
                            </m:fPr>
                            <m:num>
                              <m:sSup>
                                <m:sSupPr>
                                  <m:ctrlPr>
                                    <w:ins w:id="152" w:author="Ana Eguiguren" w:date="2025-09-19T16:10:00Z" w16du:dateUtc="2025-09-19T19:10:00Z">
                                      <w:rPr>
                                        <w:rFonts w:ascii="Cambria Math" w:eastAsiaTheme="minorEastAsia" w:hAnsi="Cambria Math"/>
                                        <w:i/>
                                      </w:rPr>
                                    </w:ins>
                                  </m:ctrlPr>
                                </m:sSupPr>
                                <m:e>
                                  <m:r>
                                    <w:ins w:id="153" w:author="Ana Eguiguren" w:date="2025-09-19T16:10:00Z" w16du:dateUtc="2025-09-19T19:10:00Z">
                                      <w:rPr>
                                        <w:rFonts w:ascii="Cambria Math" w:eastAsiaTheme="minorEastAsia" w:hAnsi="Cambria Math"/>
                                      </w:rPr>
                                      <m:t>e</m:t>
                                    </w:ins>
                                  </m:r>
                                </m:e>
                                <m:sup>
                                  <m:r>
                                    <w:ins w:id="154" w:author="Ana Eguiguren" w:date="2025-09-19T16:10:00Z" w16du:dateUtc="2025-09-19T19:10:00Z">
                                      <w:rPr>
                                        <w:rFonts w:ascii="Cambria Math" w:eastAsiaTheme="minorEastAsia" w:hAnsi="Cambria Math"/>
                                      </w:rPr>
                                      <m:t>mr × L</m:t>
                                    </w:ins>
                                  </m:r>
                                </m:sup>
                              </m:sSup>
                            </m:num>
                            <m:den>
                              <m:r>
                                <w:ins w:id="155" w:author="Ana Eguiguren" w:date="2025-09-19T16:10:00Z" w16du:dateUtc="2025-09-19T19:10:00Z">
                                  <w:rPr>
                                    <w:rFonts w:ascii="Cambria Math" w:eastAsiaTheme="minorEastAsia" w:hAnsi="Cambria Math"/>
                                  </w:rPr>
                                  <m:t xml:space="preserve">1+ </m:t>
                                </w:ins>
                              </m:r>
                              <m:sSup>
                                <m:sSupPr>
                                  <m:ctrlPr>
                                    <w:ins w:id="156" w:author="Ana Eguiguren" w:date="2025-09-19T16:10:00Z" w16du:dateUtc="2025-09-19T19:10:00Z">
                                      <w:rPr>
                                        <w:rFonts w:ascii="Cambria Math" w:eastAsiaTheme="minorEastAsia" w:hAnsi="Cambria Math"/>
                                        <w:i/>
                                      </w:rPr>
                                    </w:ins>
                                  </m:ctrlPr>
                                </m:sSupPr>
                                <m:e>
                                  <m:r>
                                    <w:ins w:id="157" w:author="Ana Eguiguren" w:date="2025-09-19T16:10:00Z" w16du:dateUtc="2025-09-19T19:10:00Z">
                                      <w:rPr>
                                        <w:rFonts w:ascii="Cambria Math" w:eastAsiaTheme="minorEastAsia" w:hAnsi="Cambria Math"/>
                                      </w:rPr>
                                      <m:t>e</m:t>
                                    </w:ins>
                                  </m:r>
                                </m:e>
                                <m:sup>
                                  <m:r>
                                    <w:ins w:id="158" w:author="Ana Eguiguren" w:date="2025-09-19T16:10:00Z" w16du:dateUtc="2025-09-19T19:10:00Z">
                                      <w:rPr>
                                        <w:rFonts w:ascii="Cambria Math" w:eastAsiaTheme="minorEastAsia" w:hAnsi="Cambria Math"/>
                                      </w:rPr>
                                      <m:t>mr × L</m:t>
                                    </w:ins>
                                  </m:r>
                                </m:sup>
                              </m:sSup>
                            </m:den>
                          </m:f>
                          <m:r>
                            <w:ins w:id="159" w:author="Ana Eguiguren" w:date="2025-09-19T16:10:00Z" w16du:dateUtc="2025-09-19T19:10:00Z">
                              <w:rPr>
                                <w:rFonts w:ascii="Cambria Math" w:eastAsiaTheme="minorEastAsia" w:hAnsi="Cambria Math"/>
                              </w:rPr>
                              <m:t>-</m:t>
                            </w:ins>
                          </m:r>
                          <m:f>
                            <m:fPr>
                              <m:ctrlPr>
                                <w:ins w:id="160" w:author="Ana Eguiguren" w:date="2025-09-19T16:10:00Z" w16du:dateUtc="2025-09-19T19:10:00Z">
                                  <w:rPr>
                                    <w:rFonts w:ascii="Cambria Math" w:eastAsiaTheme="minorEastAsia" w:hAnsi="Cambria Math"/>
                                    <w:i/>
                                  </w:rPr>
                                </w:ins>
                              </m:ctrlPr>
                            </m:fPr>
                            <m:num>
                              <m:sSup>
                                <m:sSupPr>
                                  <m:ctrlPr>
                                    <w:ins w:id="161" w:author="Ana Eguiguren" w:date="2025-09-19T16:10:00Z" w16du:dateUtc="2025-09-19T19:10:00Z">
                                      <w:rPr>
                                        <w:rFonts w:ascii="Cambria Math" w:eastAsiaTheme="minorEastAsia" w:hAnsi="Cambria Math"/>
                                        <w:i/>
                                      </w:rPr>
                                    </w:ins>
                                  </m:ctrlPr>
                                </m:sSupPr>
                                <m:e>
                                  <m:r>
                                    <w:ins w:id="162" w:author="Ana Eguiguren" w:date="2025-09-19T16:10:00Z" w16du:dateUtc="2025-09-19T19:10:00Z">
                                      <w:rPr>
                                        <w:rFonts w:ascii="Cambria Math" w:eastAsiaTheme="minorEastAsia" w:hAnsi="Cambria Math"/>
                                      </w:rPr>
                                      <m:t>e</m:t>
                                    </w:ins>
                                  </m:r>
                                </m:e>
                                <m:sup>
                                  <m:r>
                                    <w:ins w:id="163" w:author="Ana Eguiguren" w:date="2025-09-19T16:10:00Z" w16du:dateUtc="2025-09-19T19:10:00Z">
                                      <w:rPr>
                                        <w:rFonts w:ascii="Cambria Math" w:eastAsiaTheme="minorEastAsia" w:hAnsi="Cambria Math"/>
                                      </w:rPr>
                                      <m:t>mr × chm</m:t>
                                    </w:ins>
                                  </m:r>
                                </m:sup>
                              </m:sSup>
                            </m:num>
                            <m:den>
                              <m:r>
                                <w:ins w:id="164" w:author="Ana Eguiguren" w:date="2025-09-19T16:10:00Z" w16du:dateUtc="2025-09-19T19:10:00Z">
                                  <w:rPr>
                                    <w:rFonts w:ascii="Cambria Math" w:eastAsiaTheme="minorEastAsia" w:hAnsi="Cambria Math"/>
                                  </w:rPr>
                                  <m:t xml:space="preserve">1+ </m:t>
                                </w:ins>
                              </m:r>
                              <m:sSup>
                                <m:sSupPr>
                                  <m:ctrlPr>
                                    <w:ins w:id="165" w:author="Ana Eguiguren" w:date="2025-09-19T16:10:00Z" w16du:dateUtc="2025-09-19T19:10:00Z">
                                      <w:rPr>
                                        <w:rFonts w:ascii="Cambria Math" w:eastAsiaTheme="minorEastAsia" w:hAnsi="Cambria Math"/>
                                        <w:i/>
                                      </w:rPr>
                                    </w:ins>
                                  </m:ctrlPr>
                                </m:sSupPr>
                                <m:e>
                                  <m:r>
                                    <w:ins w:id="166" w:author="Ana Eguiguren" w:date="2025-09-19T16:10:00Z" w16du:dateUtc="2025-09-19T19:10:00Z">
                                      <w:rPr>
                                        <w:rFonts w:ascii="Cambria Math" w:eastAsiaTheme="minorEastAsia" w:hAnsi="Cambria Math"/>
                                      </w:rPr>
                                      <m:t>e</m:t>
                                    </w:ins>
                                  </m:r>
                                </m:e>
                                <m:sup>
                                  <m:r>
                                    <w:ins w:id="167" w:author="Ana Eguiguren" w:date="2025-09-19T16:10:00Z" w16du:dateUtc="2025-09-19T19:10:00Z">
                                      <w:rPr>
                                        <w:rFonts w:ascii="Cambria Math" w:eastAsiaTheme="minorEastAsia" w:hAnsi="Cambria Math"/>
                                      </w:rPr>
                                      <m:t>mr × chm</m:t>
                                    </w:ins>
                                  </m:r>
                                </m:sup>
                              </m:sSup>
                            </m:den>
                          </m:f>
                        </m:e>
                      </m:d>
                      <m:r>
                        <w:ins w:id="168" w:author="Ana Eguiguren" w:date="2025-09-19T16:10:00Z" w16du:dateUtc="2025-09-19T19:10:00Z">
                          <w:rPr>
                            <w:rFonts w:ascii="Cambria Math" w:eastAsiaTheme="minorEastAsia" w:hAnsi="Cambria Math"/>
                          </w:rPr>
                          <m:t>,     L &gt;chm</m:t>
                        </w:ins>
                      </m:r>
                    </m:e>
                  </m:eqArr>
                </m:e>
              </m:d>
              <m:r>
                <w:ins w:id="169" w:author="Ana Eguiguren" w:date="2025-09-19T16:10:00Z" w16du:dateUtc="2025-09-19T19:10:00Z">
                  <w:rPr>
                    <w:rFonts w:ascii="Cambria Math" w:eastAsiaTheme="minorEastAsia" w:hAnsi="Cambria Math"/>
                  </w:rPr>
                  <m:t xml:space="preserve"> </m:t>
                </w:ins>
              </m:r>
              <m:r>
                <w:ins w:id="170" w:author="Ana Eguiguren" w:date="2025-09-19T16:10:00Z" w16du:dateUtc="2025-09-19T19:10:00Z">
                  <w:rPr>
                    <w:rFonts w:ascii="Cambria Math" w:hAnsi="Cambria Math"/>
                  </w:rPr>
                  <m:t>#7</m:t>
                </w:ins>
              </m:r>
            </m:e>
          </m:eqArr>
          <w:commentRangeEnd w:id="107"/>
          <m:r>
            <w:ins w:id="171" w:author="Ana Eguiguren" w:date="2025-09-19T16:10:00Z" w16du:dateUtc="2025-09-19T19:10:00Z">
              <m:rPr>
                <m:sty m:val="p"/>
              </m:rPr>
              <w:rPr>
                <w:rStyle w:val="CommentReference"/>
              </w:rPr>
              <w:commentReference w:id="107"/>
            </w:ins>
          </m:r>
        </m:oMath>
      </m:oMathPara>
    </w:p>
    <w:p w14:paraId="578E510C" w14:textId="77777777" w:rsidR="00B03D88" w:rsidRDefault="00B03D88" w:rsidP="00862972">
      <w:pPr>
        <w:rPr>
          <w:ins w:id="172" w:author="Ana Eguiguren" w:date="2025-09-19T16:10:00Z" w16du:dateUtc="2025-09-19T19:10:00Z"/>
          <w:rFonts w:eastAsiaTheme="minorEastAsia"/>
        </w:rPr>
      </w:pPr>
    </w:p>
    <w:p w14:paraId="2DC89E0A" w14:textId="75C10A2C"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173"/>
      <w:commentRangeStart w:id="174"/>
      <w:r w:rsidRPr="00207D2A">
        <w:rPr>
          <w:rFonts w:eastAsiaTheme="minorEastAsia"/>
        </w:rPr>
        <w:t xml:space="preserve">the maximum </w:t>
      </w:r>
      <w:del w:id="175" w:author="Ana Eguiguren" w:date="2025-09-19T16:13:00Z" w16du:dateUtc="2025-09-19T19:13:00Z">
        <w:r w:rsidRPr="00207D2A" w:rsidDel="00B03D88">
          <w:rPr>
            <w:rFonts w:eastAsiaTheme="minorEastAsia"/>
          </w:rPr>
          <w:delText xml:space="preserve">difference of </w:delText>
        </w:r>
      </w:del>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w:t>
      </w:r>
      <w:del w:id="176" w:author="Ana Eguiguren" w:date="2025-09-19T16:13:00Z" w16du:dateUtc="2025-09-19T19:13:00Z">
        <w:r w:rsidRPr="00207D2A" w:rsidDel="00B03D88">
          <w:rPr>
            <w:rFonts w:eastAsiaTheme="minorEastAsia"/>
          </w:rPr>
          <w:delText xml:space="preserve">of </w:delText>
        </w:r>
      </w:del>
      <w:ins w:id="177" w:author="Ana Eguiguren" w:date="2025-09-19T16:13:00Z" w16du:dateUtc="2025-09-19T19:13:00Z">
        <w:r w:rsidR="00B03D88">
          <w:rPr>
            <w:rFonts w:eastAsiaTheme="minorEastAsia"/>
          </w:rPr>
          <w:t>for</w:t>
        </w:r>
      </w:ins>
      <w:del w:id="178" w:author="Ana Eguiguren" w:date="2025-09-19T16:13:00Z" w16du:dateUtc="2025-09-19T19:13:00Z">
        <w:r w:rsidRPr="00207D2A" w:rsidDel="00B03D88">
          <w:rPr>
            <w:rFonts w:eastAsiaTheme="minorEastAsia"/>
          </w:rPr>
          <w:delText>a</w:delText>
        </w:r>
      </w:del>
      <w:r w:rsidRPr="00207D2A">
        <w:rPr>
          <w:rFonts w:eastAsiaTheme="minorEastAsia"/>
        </w:rPr>
        <w:t xml:space="preserve"> male </w:t>
      </w:r>
      <w:del w:id="179" w:author="Ana Eguiguren" w:date="2025-09-19T16:13:00Z" w16du:dateUtc="2025-09-19T19:13:00Z">
        <w:r w:rsidRPr="00207D2A" w:rsidDel="00B03D88">
          <w:rPr>
            <w:rFonts w:eastAsiaTheme="minorEastAsia"/>
          </w:rPr>
          <w:delText xml:space="preserve">compared </w:delText>
        </w:r>
      </w:del>
      <w:ins w:id="180" w:author="Ana Eguiguren" w:date="2025-09-19T16:13:00Z" w16du:dateUtc="2025-09-19T19:13:00Z">
        <w:r w:rsidR="00B03D88">
          <w:rPr>
            <w:rFonts w:eastAsiaTheme="minorEastAsia"/>
          </w:rPr>
          <w:t xml:space="preserve">sperm whales </w:t>
        </w:r>
      </w:ins>
      <w:del w:id="181" w:author="Ana Eguiguren" w:date="2025-09-19T16:13:00Z" w16du:dateUtc="2025-09-19T19:13:00Z">
        <w:r w:rsidRPr="00207D2A" w:rsidDel="00B03D88">
          <w:rPr>
            <w:rFonts w:eastAsiaTheme="minorEastAsia"/>
          </w:rPr>
          <w:delText>to a female of the same size</w:delText>
        </w:r>
        <w:commentRangeEnd w:id="173"/>
        <w:r w:rsidR="005C6869" w:rsidDel="00B03D88">
          <w:rPr>
            <w:rStyle w:val="CommentReference"/>
          </w:rPr>
          <w:commentReference w:id="173"/>
        </w:r>
        <w:commentRangeEnd w:id="174"/>
        <w:r w:rsidR="004B1854" w:rsidDel="00B03D88">
          <w:rPr>
            <w:rStyle w:val="CommentReference"/>
          </w:rPr>
          <w:commentReference w:id="174"/>
        </w:r>
        <w:r w:rsidRPr="00207D2A" w:rsidDel="00B03D88">
          <w:rPr>
            <w:rFonts w:eastAsiaTheme="minorEastAsia"/>
          </w:rPr>
          <w:delText xml:space="preserve">, </w:delText>
        </w:r>
      </w:del>
      <w:r w:rsidRPr="00207D2A">
        <w:rPr>
          <w:rFonts w:eastAsiaTheme="minorEastAsia"/>
        </w:rPr>
        <w:t xml:space="preserve">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182"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183"/>
              <w:commentRangeEnd w:id="183"/>
              <m:r>
                <m:rPr>
                  <m:sty m:val="p"/>
                </m:rPr>
                <w:rPr>
                  <w:rStyle w:val="CommentReference"/>
                  <w:rFonts w:ascii="Cambria Math" w:hAnsi="Cambria Math"/>
                </w:rPr>
                <w:commentReference w:id="183"/>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184"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185"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186"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187" w:author="Ana Eguiguren" w:date="2025-09-02T19:39:00Z" w16du:dateUtc="2025-09-02T22:39:00Z">
        <w:r>
          <w:rPr>
            <w:rFonts w:eastAsiaTheme="minorEastAsia"/>
          </w:rPr>
          <w:lastRenderedPageBreak/>
          <w:t xml:space="preserve">We carried out </w:t>
        </w:r>
      </w:ins>
      <w:ins w:id="188" w:author="Ana Eguiguren" w:date="2025-09-04T20:41:00Z" w16du:dateUtc="2025-09-04T23:41:00Z">
        <w:r w:rsidR="00C33163">
          <w:rPr>
            <w:rFonts w:eastAsiaTheme="minorEastAsia"/>
          </w:rPr>
          <w:t>robustness checks</w:t>
        </w:r>
      </w:ins>
      <w:ins w:id="189" w:author="Ana Eguiguren" w:date="2025-09-02T19:39:00Z" w16du:dateUtc="2025-09-02T22:39:00Z">
        <w:r>
          <w:rPr>
            <w:rFonts w:eastAsiaTheme="minorEastAsia"/>
          </w:rPr>
          <w:t xml:space="preserve"> evaluate</w:t>
        </w:r>
      </w:ins>
      <w:ins w:id="190" w:author="Ana Eguiguren" w:date="2025-09-02T19:37:00Z" w16du:dateUtc="2025-09-02T22:37:00Z">
        <w:r>
          <w:rPr>
            <w:rFonts w:eastAsiaTheme="minorEastAsia"/>
          </w:rPr>
          <w:t xml:space="preserve"> the </w:t>
        </w:r>
      </w:ins>
      <w:ins w:id="191" w:author="Ana Eguiguren" w:date="2025-09-04T20:41:00Z" w16du:dateUtc="2025-09-04T23:41:00Z">
        <w:r w:rsidR="00C33163">
          <w:rPr>
            <w:rFonts w:eastAsiaTheme="minorEastAsia"/>
          </w:rPr>
          <w:t>effect of our modelling assumptions on</w:t>
        </w:r>
      </w:ins>
      <w:ins w:id="192" w:author="Ana Eguiguren" w:date="2025-09-02T19:37:00Z" w16du:dateUtc="2025-09-02T22:37:00Z">
        <w:r>
          <w:rPr>
            <w:rFonts w:eastAsiaTheme="minorEastAsia"/>
          </w:rPr>
          <w:t xml:space="preserve"> </w:t>
        </w:r>
      </w:ins>
      <w:ins w:id="193" w:author="Balaena Institute whitehead" w:date="2025-09-03T15:46:00Z" w16du:dateUtc="2025-09-03T18:46:00Z">
        <w:del w:id="194"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195" w:author="Ana Eguiguren" w:date="2025-09-02T19:38:00Z" w16du:dateUtc="2025-09-02T22:38:00Z">
        <w:r>
          <w:rPr>
            <w:rFonts w:eastAsiaTheme="minorEastAsia"/>
          </w:rPr>
          <w:t xml:space="preserve"> </w:t>
        </w:r>
        <w:del w:id="196" w:author="Balaena Institute whitehead" w:date="2025-09-03T15:46:00Z" w16du:dateUtc="2025-09-03T18:46:00Z">
          <w:r w:rsidDel="003E7570">
            <w:rPr>
              <w:rFonts w:eastAsiaTheme="minorEastAsia"/>
            </w:rPr>
            <w:delText>our</w:delText>
          </w:r>
        </w:del>
      </w:ins>
      <w:ins w:id="197" w:author="Ana Eguiguren" w:date="2025-09-02T19:46:00Z" w16du:dateUtc="2025-09-02T22:46:00Z">
        <w:del w:id="198" w:author="Balaena Institute whitehead" w:date="2025-09-03T15:46:00Z" w16du:dateUtc="2025-09-03T18:46:00Z">
          <w:r w:rsidR="00A9605A" w:rsidDel="003E7570">
            <w:rPr>
              <w:rFonts w:eastAsiaTheme="minorEastAsia"/>
            </w:rPr>
            <w:delText xml:space="preserve"> posterior</w:delText>
          </w:r>
        </w:del>
      </w:ins>
      <w:ins w:id="199" w:author="Ana Eguiguren" w:date="2025-09-02T19:37:00Z" w16du:dateUtc="2025-09-02T22:37:00Z">
        <w:del w:id="200"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201" w:author="Ana Eguiguren" w:date="2025-09-02T19:38:00Z" w16du:dateUtc="2025-09-02T22:38:00Z">
        <w:r>
          <w:rPr>
            <w:rFonts w:eastAsiaTheme="minorEastAsia"/>
          </w:rPr>
          <w:t xml:space="preserve"> to</w:t>
        </w:r>
      </w:ins>
      <w:ins w:id="202" w:author="Ana Eguiguren" w:date="2025-09-02T19:37:00Z" w16du:dateUtc="2025-09-02T22:37:00Z">
        <w:r>
          <w:rPr>
            <w:rFonts w:eastAsiaTheme="minorEastAsia"/>
          </w:rPr>
          <w:t xml:space="preserve"> </w:t>
        </w:r>
      </w:ins>
      <w:ins w:id="203" w:author="Ana Eguiguren" w:date="2025-09-02T19:47:00Z" w16du:dateUtc="2025-09-02T22:47:00Z">
        <w:r w:rsidR="00A9605A">
          <w:rPr>
            <w:rFonts w:eastAsiaTheme="minorEastAsia"/>
          </w:rPr>
          <w:t>our modelling decisions</w:t>
        </w:r>
      </w:ins>
      <w:ins w:id="204" w:author="Ana Eguiguren" w:date="2025-09-02T19:39:00Z" w16du:dateUtc="2025-09-02T22:39:00Z">
        <w:r>
          <w:rPr>
            <w:rFonts w:eastAsiaTheme="minorEastAsia"/>
          </w:rPr>
          <w:t xml:space="preserve">. </w:t>
        </w:r>
      </w:ins>
      <w:ins w:id="205" w:author="Ana Eguiguren" w:date="2025-09-02T19:54:00Z" w16du:dateUtc="2025-09-02T22:54:00Z">
        <w:r w:rsidR="00CE586D">
          <w:rPr>
            <w:rFonts w:eastAsiaTheme="minorEastAsia"/>
          </w:rPr>
          <w:t>Specifically</w:t>
        </w:r>
      </w:ins>
      <w:ins w:id="206" w:author="Ana Eguiguren" w:date="2025-09-02T19:47:00Z" w16du:dateUtc="2025-09-02T22:47:00Z">
        <w:r w:rsidR="00A9605A">
          <w:rPr>
            <w:rFonts w:eastAsiaTheme="minorEastAsia"/>
          </w:rPr>
          <w:t>, w</w:t>
        </w:r>
      </w:ins>
      <w:ins w:id="207" w:author="Ana Eguiguren" w:date="2025-09-02T19:39:00Z" w16du:dateUtc="2025-09-02T22:39:00Z">
        <w:r>
          <w:rPr>
            <w:rFonts w:eastAsiaTheme="minorEastAsia"/>
          </w:rPr>
          <w:t xml:space="preserve">e </w:t>
        </w:r>
      </w:ins>
      <w:ins w:id="208" w:author="Ana Eguiguren" w:date="2025-09-02T19:40:00Z" w16du:dateUtc="2025-09-02T22:40:00Z">
        <w:r>
          <w:rPr>
            <w:rFonts w:eastAsiaTheme="minorEastAsia"/>
          </w:rPr>
          <w:t xml:space="preserve">systematically varied </w:t>
        </w:r>
      </w:ins>
      <w:ins w:id="209" w:author="Ana Eguiguren" w:date="2025-09-02T19:39:00Z" w16du:dateUtc="2025-09-02T22:39:00Z">
        <w:r>
          <w:rPr>
            <w:rFonts w:eastAsiaTheme="minorEastAsia"/>
            <w:i/>
            <w:iCs/>
          </w:rPr>
          <w:t>chm</w:t>
        </w:r>
        <w:r>
          <w:rPr>
            <w:rFonts w:eastAsiaTheme="minorEastAsia"/>
          </w:rPr>
          <w:t xml:space="preserve"> values with</w:t>
        </w:r>
      </w:ins>
      <w:ins w:id="210" w:author="Ana Eguiguren" w:date="2025-09-02T19:40:00Z" w16du:dateUtc="2025-09-02T22:40:00Z">
        <w:r>
          <w:rPr>
            <w:rFonts w:eastAsiaTheme="minorEastAsia"/>
          </w:rPr>
          <w:t xml:space="preserve">in a reasonable range (5 – </w:t>
        </w:r>
      </w:ins>
      <w:ins w:id="211" w:author="Ana Eguiguren" w:date="2025-09-04T20:42:00Z" w16du:dateUtc="2025-09-04T23:42:00Z">
        <w:r w:rsidR="00C33163">
          <w:rPr>
            <w:rFonts w:eastAsiaTheme="minorEastAsia"/>
          </w:rPr>
          <w:t>7</w:t>
        </w:r>
      </w:ins>
      <w:ins w:id="212" w:author="Ana Eguiguren" w:date="2025-09-02T19:46:00Z" w16du:dateUtc="2025-09-02T22:46:00Z">
        <w:r w:rsidR="0085518B">
          <w:rPr>
            <w:rFonts w:eastAsiaTheme="minorEastAsia"/>
          </w:rPr>
          <w:t xml:space="preserve"> </w:t>
        </w:r>
      </w:ins>
      <w:ins w:id="213" w:author="Ana Eguiguren" w:date="2025-09-02T19:40:00Z" w16du:dateUtc="2025-09-02T22:40:00Z">
        <w:r>
          <w:rPr>
            <w:rFonts w:eastAsiaTheme="minorEastAsia"/>
          </w:rPr>
          <w:t xml:space="preserve">m) to </w:t>
        </w:r>
      </w:ins>
      <w:ins w:id="214" w:author="Ana Eguiguren" w:date="2025-09-02T19:47:00Z" w16du:dateUtc="2025-09-02T22:47:00Z">
        <w:r w:rsidR="00A9605A">
          <w:rPr>
            <w:rFonts w:eastAsiaTheme="minorEastAsia"/>
          </w:rPr>
          <w:t>compare</w:t>
        </w:r>
      </w:ins>
      <w:ins w:id="215" w:author="Ana Eguiguren" w:date="2025-09-02T19:40:00Z" w16du:dateUtc="2025-09-02T22:40:00Z">
        <w:r>
          <w:rPr>
            <w:rFonts w:eastAsiaTheme="minorEastAsia"/>
          </w:rPr>
          <w:t xml:space="preserve"> </w:t>
        </w:r>
      </w:ins>
      <w:ins w:id="216" w:author="Ana Eguiguren" w:date="2025-09-02T19:47:00Z" w16du:dateUtc="2025-09-02T22:47:00Z">
        <w:r w:rsidR="00A9605A">
          <w:rPr>
            <w:rFonts w:eastAsiaTheme="minorEastAsia"/>
          </w:rPr>
          <w:t>resulting posterior</w:t>
        </w:r>
      </w:ins>
      <w:ins w:id="217"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218" w:author="Ana Eguiguren" w:date="2025-09-02T19:41:00Z" w16du:dateUtc="2025-09-02T22:41:00Z">
        <w:r>
          <w:rPr>
            <w:rFonts w:eastAsiaTheme="minorEastAsia"/>
          </w:rPr>
          <w:t xml:space="preserve">. We also </w:t>
        </w:r>
      </w:ins>
      <w:ins w:id="219" w:author="Ana Eguiguren" w:date="2025-09-02T19:43:00Z" w16du:dateUtc="2025-09-02T22:43:00Z">
        <w:r w:rsidR="000A294B">
          <w:rPr>
            <w:rFonts w:eastAsiaTheme="minorEastAsia"/>
          </w:rPr>
          <w:t>computed</w:t>
        </w:r>
      </w:ins>
      <w:ins w:id="220" w:author="Ana Eguiguren" w:date="2025-09-02T19:41:00Z" w16du:dateUtc="2025-09-02T22:41:00Z">
        <w:r>
          <w:rPr>
            <w:rFonts w:eastAsiaTheme="minorEastAsia"/>
          </w:rPr>
          <w:t xml:space="preserve"> </w:t>
        </w:r>
      </w:ins>
      <w:ins w:id="221" w:author="Ana Eguiguren" w:date="2025-09-02T19:43:00Z" w16du:dateUtc="2025-09-02T22:43:00Z">
        <w:r w:rsidR="000A294B">
          <w:rPr>
            <w:rFonts w:eastAsiaTheme="minorEastAsia"/>
          </w:rPr>
          <w:t>posterior</w:t>
        </w:r>
      </w:ins>
      <w:ins w:id="222" w:author="Ana Eguiguren" w:date="2025-09-02T19:41:00Z" w16du:dateUtc="2025-09-02T22:41:00Z">
        <w:r>
          <w:rPr>
            <w:rFonts w:eastAsiaTheme="minorEastAsia"/>
          </w:rPr>
          <w:t xml:space="preserve"> </w:t>
        </w:r>
        <w:r>
          <w:rPr>
            <w:rFonts w:eastAsiaTheme="minorEastAsia"/>
            <w:i/>
            <w:iCs/>
          </w:rPr>
          <w:t xml:space="preserve">P(f) </w:t>
        </w:r>
      </w:ins>
      <w:ins w:id="223" w:author="Ana Eguiguren" w:date="2025-09-02T19:42:00Z" w16du:dateUtc="2025-09-02T22:42:00Z">
        <w:r>
          <w:rPr>
            <w:rFonts w:eastAsiaTheme="minorEastAsia"/>
          </w:rPr>
          <w:t>estimates</w:t>
        </w:r>
      </w:ins>
      <w:ins w:id="224" w:author="Ana Eguiguren" w:date="2025-09-02T19:41:00Z" w16du:dateUtc="2025-09-02T22:41:00Z">
        <w:r>
          <w:rPr>
            <w:rFonts w:eastAsiaTheme="minorEastAsia"/>
          </w:rPr>
          <w:t xml:space="preserve"> </w:t>
        </w:r>
      </w:ins>
      <w:r w:rsidR="00C33163">
        <w:rPr>
          <w:rFonts w:eastAsiaTheme="minorEastAsia"/>
        </w:rPr>
        <w:t>using</w:t>
      </w:r>
      <w:ins w:id="225" w:author="Ana Eguiguren" w:date="2025-09-02T19:44:00Z" w16du:dateUtc="2025-09-02T22:44:00Z">
        <w:r w:rsidR="000A294B">
          <w:rPr>
            <w:rFonts w:eastAsiaTheme="minorEastAsia"/>
          </w:rPr>
          <w:t xml:space="preserve"> on</w:t>
        </w:r>
      </w:ins>
      <w:ins w:id="226" w:author="Ana Eguiguren" w:date="2025-09-04T20:42:00Z" w16du:dateUtc="2025-09-04T23:42:00Z">
        <w:r w:rsidR="00C33163">
          <w:rPr>
            <w:rFonts w:eastAsiaTheme="minorEastAsia"/>
          </w:rPr>
          <w:t xml:space="preserve"> </w:t>
        </w:r>
      </w:ins>
      <w:r w:rsidR="00C33163">
        <w:rPr>
          <w:rFonts w:eastAsiaTheme="minorEastAsia"/>
        </w:rPr>
        <w:t>a</w:t>
      </w:r>
      <w:ins w:id="227" w:author="Ana Eguiguren" w:date="2025-09-04T20:42:00Z" w16du:dateUtc="2025-09-04T23:42:00Z">
        <w:r w:rsidR="00C33163">
          <w:rPr>
            <w:rFonts w:eastAsiaTheme="minorEastAsia"/>
          </w:rPr>
          <w:t xml:space="preserve"> </w:t>
        </w:r>
      </w:ins>
      <w:ins w:id="228" w:author="Ana Eguiguren" w:date="2025-09-02T19:45:00Z" w16du:dateUtc="2025-09-02T22:45:00Z">
        <w:r w:rsidR="000A294B">
          <w:t>prior</w:t>
        </w:r>
      </w:ins>
      <w:r w:rsidR="00C33163">
        <w:t xml:space="preserve"> </w:t>
      </w:r>
      <w:r w:rsidR="00C33163">
        <w:rPr>
          <w:i/>
          <w:iCs/>
        </w:rPr>
        <w:t>P(f)</w:t>
      </w:r>
      <w:ins w:id="229" w:author="Ana Eguiguren" w:date="2025-09-02T19:45:00Z" w16du:dateUtc="2025-09-02T22:45:00Z">
        <w:r w:rsidR="000A294B">
          <w:t xml:space="preserve"> </w:t>
        </w:r>
      </w:ins>
      <w:r w:rsidR="00C33163">
        <w:t>set to</w:t>
      </w:r>
      <w:ins w:id="230" w:author="Ana Eguiguren" w:date="2025-09-02T19:45:00Z" w16du:dateUtc="2025-09-02T22:45:00Z">
        <w:r w:rsidR="000A294B">
          <w:t xml:space="preserve"> 0.79</w:t>
        </w:r>
      </w:ins>
      <w:ins w:id="231" w:author="Ana Eguiguren" w:date="2025-09-02T19:48:00Z" w16du:dateUtc="2025-09-02T22:48:00Z">
        <w:r w:rsidR="00A9605A">
          <w:t>, which correspond</w:t>
        </w:r>
      </w:ins>
      <w:ins w:id="232" w:author="Ana Eguiguren" w:date="2025-09-02T19:49:00Z" w16du:dateUtc="2025-09-02T22:49:00Z">
        <w:r w:rsidR="00A9605A">
          <w:t>s</w:t>
        </w:r>
      </w:ins>
      <w:ins w:id="233" w:author="Ana Eguiguren" w:date="2025-09-02T19:48:00Z" w16du:dateUtc="2025-09-02T22:48:00Z">
        <w:r w:rsidR="00A9605A">
          <w:t xml:space="preserve"> to </w:t>
        </w:r>
      </w:ins>
      <w:ins w:id="234" w:author="Ana Eguiguren" w:date="2025-09-02T19:45:00Z" w16du:dateUtc="2025-09-02T22:45:00Z">
        <w:r w:rsidR="000A294B">
          <w:t xml:space="preserve">the proportion of females in </w:t>
        </w:r>
        <w:del w:id="235" w:author="Balaena Institute whitehead" w:date="2025-09-03T15:47:00Z" w16du:dateUtc="2025-09-03T18:47:00Z">
          <w:r w:rsidR="000A294B" w:rsidDel="003E7570">
            <w:delText xml:space="preserve">the </w:delText>
          </w:r>
        </w:del>
        <w:r w:rsidR="000A294B">
          <w:t>breeding groups of</w:t>
        </w:r>
      </w:ins>
      <w:ins w:id="236" w:author="Ana Eguiguren" w:date="2025-09-02T19:49:00Z" w16du:dateUtc="2025-09-02T22:49:00Z">
        <w:r w:rsidR="00A9605A">
          <w:t>f the Gal</w:t>
        </w:r>
        <w:r w:rsidR="00A9605A" w:rsidRPr="00A9605A">
          <w:rPr>
            <w:rPrChange w:id="237" w:author="Ana Eguiguren" w:date="2025-09-02T19:49:00Z" w16du:dateUtc="2025-09-02T22:49:00Z">
              <w:rPr>
                <w:lang w:val="es-ES"/>
              </w:rPr>
            </w:rPrChange>
          </w:rPr>
          <w:t>ápagos Islands</w:t>
        </w:r>
        <w:r w:rsidR="00A9605A">
          <w:t xml:space="preserve"> </w:t>
        </w:r>
      </w:ins>
      <w:ins w:id="238" w:author="Balaena Institute whitehead" w:date="2025-09-03T15:47:00Z" w16du:dateUtc="2025-09-03T18:47:00Z">
        <w:r w:rsidR="003E7570">
          <w:t>genetically determined in</w:t>
        </w:r>
      </w:ins>
      <w:ins w:id="239" w:author="Ana Eguiguren" w:date="2025-09-02T19:50:00Z" w16du:dateUtc="2025-09-02T22:50:00Z">
        <w:del w:id="240" w:author="Balaena Institute whitehead" w:date="2025-09-03T15:47:00Z" w16du:dateUtc="2025-09-03T18:47:00Z">
          <w:r w:rsidR="00A9605A" w:rsidDel="003E7570">
            <w:delText>in</w:delText>
          </w:r>
        </w:del>
        <w:r w:rsidR="00A9605A">
          <w:t xml:space="preserve"> 1991</w:t>
        </w:r>
      </w:ins>
      <w:ins w:id="241"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242" w:author="Balaena Institute whitehead" w:date="2025-07-25T14:13:00Z" w16du:dateUtc="2025-07-25T17:13:00Z"/>
          <w:del w:id="243" w:author="Ana Eguiguren" w:date="2025-09-02T19:30:00Z" w16du:dateUtc="2025-09-02T22:30:00Z"/>
          <w:rFonts w:eastAsiaTheme="minorEastAsia"/>
        </w:rPr>
      </w:pPr>
      <w:commentRangeStart w:id="244"/>
      <w:del w:id="245"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244"/>
        <w:r w:rsidR="007B1F0C" w:rsidDel="003878CE">
          <w:rPr>
            <w:rStyle w:val="CommentReference"/>
          </w:rPr>
          <w:commentReference w:id="244"/>
        </w:r>
      </w:del>
    </w:p>
    <w:p w14:paraId="58209EA4" w14:textId="25660A57" w:rsidR="00F1035B" w:rsidRPr="00207D2A" w:rsidRDefault="00C602AF" w:rsidP="00C602AF">
      <w:pPr>
        <w:pStyle w:val="Heading4"/>
        <w:rPr>
          <w:ins w:id="246"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247" w:author="Ana Eguiguren" w:date="2025-09-02T19:44:00Z" w16du:dateUtc="2025-09-02T22:44:00Z">
        <w:r w:rsidR="000A294B" w:rsidRPr="00207D2A">
          <w:rPr>
            <w:b/>
            <w:bCs/>
            <w:sz w:val="20"/>
            <w:szCs w:val="20"/>
          </w:rPr>
          <w:t xml:space="preserve">Table </w:t>
        </w:r>
        <w:r w:rsidR="000A294B">
          <w:rPr>
            <w:b/>
            <w:bCs/>
            <w:sz w:val="20"/>
            <w:szCs w:val="20"/>
          </w:rPr>
          <w:t>1</w:t>
        </w:r>
      </w:ins>
      <w:del w:id="248"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249"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249"/>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250"/>
            <w:del w:id="251" w:author="Balaena Institute whitehead" w:date="2025-09-04T17:08:00Z" w16du:dateUtc="2025-09-04T20:08:00Z">
              <w:r w:rsidRPr="00207D2A" w:rsidDel="00610477">
                <w:rPr>
                  <w:sz w:val="20"/>
                  <w:szCs w:val="20"/>
                </w:rPr>
                <w:delText xml:space="preserve">During this period, individuals continue to grow. </w:delText>
              </w:r>
              <w:commentRangeEnd w:id="250"/>
              <w:r w:rsidR="00EE0E3F" w:rsidDel="00610477">
                <w:rPr>
                  <w:rStyle w:val="CommentReference"/>
                </w:rPr>
                <w:commentReference w:id="250"/>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F1354E9" w14:textId="5DDFE567" w:rsidR="00221C23" w:rsidRDefault="00FA0DD1" w:rsidP="00B904F0">
      <w:pPr>
        <w:rPr>
          <w:ins w:id="252" w:author="Ana Eguiguren" w:date="2025-09-18T16:44:00Z" w16du:dateUtc="2025-09-18T19:44:00Z"/>
        </w:rPr>
      </w:pPr>
      <w:commentRangeStart w:id="253"/>
      <w:r w:rsidRPr="00207D2A">
        <w:t>Peduncle</w:t>
      </w:r>
      <w:r w:rsidR="00E5259C" w:rsidRPr="00207D2A">
        <w:t xml:space="preserve"> dives </w:t>
      </w:r>
      <w:del w:id="254" w:author="Ana Eguiguren" w:date="2025-09-16T20:30:00Z" w16du:dateUtc="2025-09-16T23:30:00Z">
        <w:r w:rsidR="00E5259C" w:rsidRPr="00207D2A" w:rsidDel="001679F8">
          <w:delText xml:space="preserve">were </w:delText>
        </w:r>
      </w:del>
      <w:ins w:id="255" w:author="Ana Eguiguren" w:date="2025-09-16T20:30:00Z" w16du:dateUtc="2025-09-16T23:30:00Z">
        <w:r w:rsidR="001679F8">
          <w:t>have been</w:t>
        </w:r>
        <w:r w:rsidR="001679F8" w:rsidRPr="00207D2A">
          <w:t xml:space="preserve"> </w:t>
        </w:r>
      </w:ins>
      <w:del w:id="256" w:author="Ana Eguiguren" w:date="2025-09-16T20:30:00Z" w16du:dateUtc="2025-09-16T23:30:00Z">
        <w:r w:rsidRPr="00207D2A" w:rsidDel="001679F8">
          <w:delText xml:space="preserve">previously </w:delText>
        </w:r>
      </w:del>
      <w:r w:rsidRPr="00207D2A">
        <w:t xml:space="preserve">assumed to indicate suckling </w:t>
      </w:r>
      <w:ins w:id="257" w:author="Ana Eguiguren" w:date="2025-09-16T20:30:00Z" w16du:dateUtc="2025-09-16T23:30:00Z">
        <w:r w:rsidR="001679F8">
          <w:t>or stimulate the release of m</w:t>
        </w:r>
      </w:ins>
      <w:ins w:id="258" w:author="Ana Eguiguren" w:date="2025-09-16T20:31:00Z" w16du:dateUtc="2025-09-16T23:31:00Z">
        <w:r w:rsidR="001679F8">
          <w:t xml:space="preserve">ilk </w:t>
        </w:r>
      </w:ins>
      <w:r w:rsidRPr="00207D2A">
        <w:t>(Gero &amp; Whitehead 2007)</w:t>
      </w:r>
      <w:ins w:id="259" w:author="Ana Eguiguren" w:date="2025-09-16T20:31:00Z" w16du:dateUtc="2025-09-16T23:31:00Z">
        <w:r w:rsidR="001679F8">
          <w:t>.</w:t>
        </w:r>
      </w:ins>
      <w:del w:id="260" w:author="Ana Eguiguren" w:date="2025-09-16T20:31:00Z" w16du:dateUtc="2025-09-16T23:31:00Z">
        <w:r w:rsidRPr="00207D2A" w:rsidDel="001679F8">
          <w:delText>,</w:delText>
        </w:r>
      </w:del>
      <w:r w:rsidRPr="00207D2A">
        <w:t xml:space="preserve"> </w:t>
      </w:r>
      <w:del w:id="261" w:author="Ana Eguiguren" w:date="2025-09-16T20:31:00Z" w16du:dateUtc="2025-09-16T23:31:00Z">
        <w:r w:rsidRPr="00207D2A" w:rsidDel="001679F8">
          <w:delText xml:space="preserve">but recent </w:delText>
        </w:r>
      </w:del>
      <w:ins w:id="262" w:author="Ana Eguiguren" w:date="2025-09-16T20:31:00Z" w16du:dateUtc="2025-09-16T23:31:00Z">
        <w:r w:rsidR="001679F8">
          <w:t>U</w:t>
        </w:r>
      </w:ins>
      <w:del w:id="263" w:author="Ana Eguiguren" w:date="2025-09-16T20:31:00Z" w16du:dateUtc="2025-09-16T23:31:00Z">
        <w:r w:rsidRPr="00207D2A" w:rsidDel="001679F8">
          <w:delText>u</w:delText>
        </w:r>
      </w:del>
      <w:r w:rsidRPr="00207D2A">
        <w:t xml:space="preserve">nderwater footage suggests that they may not be associated with </w:t>
      </w:r>
      <w:ins w:id="264" w:author="Ana Eguiguren" w:date="2025-09-16T20:31:00Z" w16du:dateUtc="2025-09-16T23:31:00Z">
        <w:r w:rsidR="001679F8">
          <w:t>dire</w:t>
        </w:r>
      </w:ins>
      <w:ins w:id="265" w:author="Ana Eguiguren" w:date="2025-09-16T20:32:00Z" w16du:dateUtc="2025-09-16T23:32:00Z">
        <w:r w:rsidR="001679F8">
          <w:t xml:space="preserve">ct </w:t>
        </w:r>
      </w:ins>
      <w:r w:rsidRPr="00207D2A">
        <w:t>suckling</w:t>
      </w:r>
      <w:ins w:id="266"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Sarano et al. 2023)</w:t>
      </w:r>
      <w:r w:rsidR="001679F8">
        <w:fldChar w:fldCharType="end"/>
      </w:r>
      <w:ins w:id="267" w:author="Ana Eguiguren" w:date="2025-09-16T20:32:00Z" w16du:dateUtc="2025-09-16T23:32:00Z">
        <w:r w:rsidR="001679F8">
          <w:t>. Alternatively</w:t>
        </w:r>
      </w:ins>
      <w:r w:rsidR="00E2014B" w:rsidRPr="00207D2A">
        <w:t xml:space="preserve"> </w:t>
      </w:r>
      <w:del w:id="268" w:author="Ana Eguiguren" w:date="2025-09-16T20:33:00Z" w16du:dateUtc="2025-09-16T23:33:00Z">
        <w:r w:rsidR="00E2014B" w:rsidRPr="00207D2A" w:rsidDel="001679F8">
          <w:delText>or milk extraction,</w:delText>
        </w:r>
        <w:r w:rsidRPr="00207D2A" w:rsidDel="001679F8">
          <w:delText xml:space="preserve"> and instead</w:delText>
        </w:r>
      </w:del>
      <w:ins w:id="269"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270"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271" w:author="Ana Eguiguren" w:date="2025-09-16T20:33:00Z" w16du:dateUtc="2025-09-16T23:33:00Z">
        <w:r w:rsidR="001679F8">
          <w:t>Still, a</w:t>
        </w:r>
      </w:ins>
      <w:del w:id="272"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273"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253"/>
      <w:r w:rsidR="00F00280">
        <w:rPr>
          <w:rStyle w:val="CommentReference"/>
        </w:rPr>
        <w:commentReference w:id="253"/>
      </w:r>
    </w:p>
    <w:p w14:paraId="6456E275" w14:textId="2699A379" w:rsidR="007253FA" w:rsidRDefault="007253FA" w:rsidP="007253FA">
      <w:pPr>
        <w:pStyle w:val="Heading4"/>
        <w:rPr>
          <w:ins w:id="274" w:author="Ana Eguiguren" w:date="2025-09-18T16:44:00Z" w16du:dateUtc="2025-09-18T19:44:00Z"/>
          <w:rFonts w:cs="Times New Roman"/>
        </w:rPr>
      </w:pPr>
      <w:ins w:id="275" w:author="Ana Eguiguren" w:date="2025-09-18T16:44:00Z" w16du:dateUtc="2025-09-18T19:44:00Z">
        <w:r w:rsidRPr="00207D2A">
          <w:rPr>
            <w:rFonts w:cs="Times New Roman"/>
          </w:rPr>
          <w:lastRenderedPageBreak/>
          <w:t>2.4.</w:t>
        </w:r>
        <w:r>
          <w:rPr>
            <w:rFonts w:cs="Times New Roman"/>
          </w:rPr>
          <w:t>4</w:t>
        </w:r>
        <w:r w:rsidRPr="00207D2A">
          <w:rPr>
            <w:rFonts w:cs="Times New Roman"/>
          </w:rPr>
          <w:t xml:space="preserve"> </w:t>
        </w:r>
        <w:r w:rsidR="00221C23">
          <w:rPr>
            <w:rFonts w:cs="Times New Roman"/>
          </w:rPr>
          <w:t xml:space="preserve">Testing </w:t>
        </w:r>
      </w:ins>
      <w:ins w:id="276" w:author="Ana Eguiguren" w:date="2025-09-18T22:12:00Z" w16du:dateUtc="2025-09-19T01:12:00Z">
        <w:r w:rsidR="00F406C5">
          <w:rPr>
            <w:rFonts w:cs="Times New Roman"/>
          </w:rPr>
          <w:t>predictive</w:t>
        </w:r>
      </w:ins>
      <w:ins w:id="277" w:author="Ana Eguiguren" w:date="2025-09-18T17:25:00Z" w16du:dateUtc="2025-09-18T20:25:00Z">
        <w:r w:rsidR="006F167E">
          <w:rPr>
            <w:rFonts w:cs="Times New Roman"/>
          </w:rPr>
          <w:t xml:space="preserve"> </w:t>
        </w:r>
      </w:ins>
      <w:ins w:id="278" w:author="Ana Eguiguren" w:date="2025-09-18T16:44:00Z" w16du:dateUtc="2025-09-18T19:44:00Z">
        <w:r w:rsidR="00221C23">
          <w:rPr>
            <w:rFonts w:cs="Times New Roman"/>
          </w:rPr>
          <w:t>performance</w:t>
        </w:r>
      </w:ins>
    </w:p>
    <w:p w14:paraId="1246A72F" w14:textId="3642BB8F" w:rsidR="007253FA" w:rsidRPr="00207D2A" w:rsidRDefault="00221C23" w:rsidP="00B904F0">
      <w:ins w:id="279" w:author="Ana Eguiguren" w:date="2025-09-18T16:44:00Z" w16du:dateUtc="2025-09-18T19:44:00Z">
        <w:r>
          <w:t xml:space="preserve">To examine </w:t>
        </w:r>
      </w:ins>
      <w:ins w:id="280" w:author="Ana Eguiguren" w:date="2025-09-18T22:12:00Z" w16du:dateUtc="2025-09-19T01:12:00Z">
        <w:r w:rsidR="00F406C5">
          <w:t>the</w:t>
        </w:r>
      </w:ins>
      <w:ins w:id="281" w:author="Ana Eguiguren" w:date="2025-09-18T16:45:00Z" w16du:dateUtc="2025-09-18T19:45:00Z">
        <w:r>
          <w:t xml:space="preserve"> performance </w:t>
        </w:r>
      </w:ins>
      <w:ins w:id="282" w:author="Ana Eguiguren" w:date="2025-09-18T22:12:00Z" w16du:dateUtc="2025-09-19T01:12:00Z">
        <w:r w:rsidR="00F406C5">
          <w:t xml:space="preserve">our method </w:t>
        </w:r>
      </w:ins>
      <w:ins w:id="283" w:author="Ana Eguiguren" w:date="2025-09-18T16:45:00Z" w16du:dateUtc="2025-09-18T19:45:00Z">
        <w:r>
          <w:t xml:space="preserve">on whales observed in other </w:t>
        </w:r>
      </w:ins>
      <w:ins w:id="284" w:author="Ana Eguiguren" w:date="2025-09-18T16:57:00Z" w16du:dateUtc="2025-09-18T19:57:00Z">
        <w:r w:rsidR="0061622F">
          <w:t>populations</w:t>
        </w:r>
      </w:ins>
      <w:ins w:id="285" w:author="Ana Eguiguren" w:date="2025-09-18T16:45:00Z" w16du:dateUtc="2025-09-18T19:45:00Z">
        <w:r>
          <w:t>, we also included morphometric measurements of two individuals</w:t>
        </w:r>
      </w:ins>
      <w:ins w:id="286" w:author="Ana Eguiguren" w:date="2025-09-18T16:57:00Z" w16du:dateUtc="2025-09-18T19:57:00Z">
        <w:r w:rsidR="0061622F">
          <w:t>, one</w:t>
        </w:r>
      </w:ins>
      <w:ins w:id="287" w:author="Ana Eguiguren" w:date="2025-09-18T16:45:00Z" w16du:dateUtc="2025-09-18T19:45:00Z">
        <w:r>
          <w:t xml:space="preserve"> </w:t>
        </w:r>
      </w:ins>
      <w:ins w:id="288" w:author="Ana Eguiguren" w:date="2025-09-18T16:46:00Z" w16du:dateUtc="2025-09-18T19:46:00Z">
        <w:r>
          <w:t xml:space="preserve">observed in the </w:t>
        </w:r>
      </w:ins>
      <w:ins w:id="289" w:author="Ana Eguiguren" w:date="2025-09-18T16:48:00Z" w16du:dateUtc="2025-09-18T19:48:00Z">
        <w:r>
          <w:t xml:space="preserve">North Atlantic (The </w:t>
        </w:r>
      </w:ins>
      <w:ins w:id="290" w:author="Ana Eguiguren" w:date="2025-09-18T16:46:00Z" w16du:dateUtc="2025-09-18T19:46:00Z">
        <w:r>
          <w:t>Gully</w:t>
        </w:r>
      </w:ins>
      <w:ins w:id="291" w:author="Ana Eguiguren" w:date="2025-09-18T16:47:00Z" w16du:dateUtc="2025-09-18T19:47:00Z">
        <w:r>
          <w:t xml:space="preserve"> Canyon off the Scotian Shelf</w:t>
        </w:r>
      </w:ins>
      <w:ins w:id="292" w:author="Ana Eguiguren" w:date="2025-09-18T16:48:00Z" w16du:dateUtc="2025-09-18T19:48:00Z">
        <w:r>
          <w:t>, Canada)</w:t>
        </w:r>
      </w:ins>
      <w:ins w:id="293" w:author="Ana Eguiguren" w:date="2025-09-18T16:49:00Z" w16du:dateUtc="2025-09-18T19:49:00Z">
        <w:r>
          <w:t xml:space="preserve"> </w:t>
        </w:r>
      </w:ins>
      <w:ins w:id="294" w:author="Ana Eguiguren" w:date="2025-09-18T16:48:00Z" w16du:dateUtc="2025-09-18T19:48:00Z">
        <w:r>
          <w:t>and</w:t>
        </w:r>
      </w:ins>
      <w:ins w:id="295" w:author="Ana Eguiguren" w:date="2025-09-18T16:57:00Z" w16du:dateUtc="2025-09-18T19:57:00Z">
        <w:r w:rsidR="0061622F">
          <w:t xml:space="preserve"> the other</w:t>
        </w:r>
      </w:ins>
      <w:ins w:id="296" w:author="Ana Eguiguren" w:date="2025-09-18T16:48:00Z" w16du:dateUtc="2025-09-18T19:48:00Z">
        <w:r>
          <w:t xml:space="preserve"> in the Arctic Ocean (Baffin Bay, Canada)</w:t>
        </w:r>
      </w:ins>
      <w:ins w:id="297" w:author="Ana Eguiguren" w:date="2025-09-18T16:49:00Z" w16du:dateUtc="2025-09-18T19:49:00Z">
        <w:r>
          <w:t xml:space="preserve">. </w:t>
        </w:r>
      </w:ins>
      <w:ins w:id="298" w:author="Ana Eguiguren" w:date="2025-09-18T17:08:00Z" w16du:dateUtc="2025-09-18T20:08:00Z">
        <w:r w:rsidR="00D53B18">
          <w:t>The North Atlantic individual was recorded using a DJI Phantom 4Pro V2 +</w:t>
        </w:r>
      </w:ins>
      <w:ins w:id="299" w:author="Ana Eguiguren" w:date="2025-09-18T22:13:00Z" w16du:dateUtc="2025-09-19T01:13:00Z">
        <w:r w:rsidR="00F406C5">
          <w:t xml:space="preserve"> and the Arctic individual</w:t>
        </w:r>
      </w:ins>
      <w:ins w:id="300" w:author="Ana Eguiguren" w:date="2025-09-18T17:09:00Z" w16du:dateUtc="2025-09-18T20:09:00Z">
        <w:r w:rsidR="00D53B18">
          <w:t xml:space="preserve"> was </w:t>
        </w:r>
      </w:ins>
      <w:ins w:id="301" w:author="Ana Eguiguren" w:date="2025-09-18T22:14:00Z" w16du:dateUtc="2025-09-19T01:14:00Z">
        <w:r w:rsidR="00F406C5">
          <w:t>recorded with a</w:t>
        </w:r>
      </w:ins>
      <w:ins w:id="302" w:author="Ana Eguiguren" w:date="2025-09-18T17:09:00Z" w16du:dateUtc="2025-09-18T20:09:00Z">
        <w:r w:rsidR="00D53B18">
          <w:t xml:space="preserve"> DJI</w:t>
        </w:r>
      </w:ins>
      <w:ins w:id="303" w:author="Ana Eguiguren" w:date="2025-09-18T17:10:00Z" w16du:dateUtc="2025-09-18T20:10:00Z">
        <w:r w:rsidR="00D53B18">
          <w:t xml:space="preserve"> Inspire 2 </w:t>
        </w:r>
      </w:ins>
      <w:ins w:id="304" w:author="Ana Eguiguren" w:date="2025-09-18T17:11:00Z" w16du:dateUtc="2025-09-18T20:11:00Z">
        <w:r w:rsidR="00D53B18">
          <w:t>equipped</w:t>
        </w:r>
      </w:ins>
      <w:ins w:id="305" w:author="Ana Eguiguren" w:date="2025-09-18T17:10:00Z" w16du:dateUtc="2025-09-18T20:10:00Z">
        <w:r w:rsidR="00D53B18">
          <w:t xml:space="preserve"> with a DJI </w:t>
        </w:r>
        <w:proofErr w:type="spellStart"/>
        <w:r w:rsidR="00D53B18">
          <w:t>Zenmuse</w:t>
        </w:r>
        <w:proofErr w:type="spellEnd"/>
        <w:r w:rsidR="00D53B18">
          <w:t xml:space="preserve"> X5S micro four-thirds camera with </w:t>
        </w:r>
      </w:ins>
      <w:ins w:id="306" w:author="Ana Eguiguren" w:date="2025-09-18T17:11:00Z" w16du:dateUtc="2025-09-18T20:11:00Z">
        <w:r w:rsidR="00D53B18">
          <w:t xml:space="preserve">Olympus </w:t>
        </w:r>
        <w:proofErr w:type="spellStart"/>
        <w:proofErr w:type="gramStart"/>
        <w:r w:rsidR="00D53B18">
          <w:t>M.Zuiko</w:t>
        </w:r>
        <w:proofErr w:type="spellEnd"/>
        <w:proofErr w:type="gramEnd"/>
        <w:r w:rsidR="00D53B18">
          <w:t xml:space="preserve"> lens. UAV altitude </w:t>
        </w:r>
      </w:ins>
      <w:ins w:id="307" w:author="Ana Eguiguren" w:date="2025-09-18T17:14:00Z" w16du:dateUtc="2025-09-18T20:14:00Z">
        <w:r w:rsidR="00D53B18">
          <w:t>measurements</w:t>
        </w:r>
      </w:ins>
      <w:ins w:id="308" w:author="Ana Eguiguren" w:date="2025-09-18T17:11:00Z" w16du:dateUtc="2025-09-18T20:11:00Z">
        <w:r w:rsidR="00D53B18">
          <w:t xml:space="preserve"> were obtained </w:t>
        </w:r>
      </w:ins>
      <w:ins w:id="309" w:author="Ana Eguiguren" w:date="2025-09-18T17:12:00Z" w16du:dateUtc="2025-09-18T20:12:00Z">
        <w:r w:rsidR="00D53B18">
          <w:t xml:space="preserve">through laser altimetry using a </w:t>
        </w:r>
        <w:proofErr w:type="spellStart"/>
        <w:r w:rsidR="00D53B18">
          <w:t>Lidar</w:t>
        </w:r>
      </w:ins>
      <w:ins w:id="310" w:author="Ana Eguiguren" w:date="2025-09-18T17:13:00Z" w16du:dateUtc="2025-09-18T20:13:00Z">
        <w:r w:rsidR="00D53B18">
          <w:t>B</w:t>
        </w:r>
      </w:ins>
      <w:ins w:id="311" w:author="Ana Eguiguren" w:date="2025-09-18T17:12:00Z" w16du:dateUtc="2025-09-18T20:12:00Z">
        <w:r w:rsidR="00D53B18">
          <w:t>o</w:t>
        </w:r>
      </w:ins>
      <w:ins w:id="312" w:author="Ana Eguiguren" w:date="2025-09-18T17:13:00Z" w16du:dateUtc="2025-09-18T20:13:00Z">
        <w:r w:rsidR="00D53B18">
          <w:t>X</w:t>
        </w:r>
      </w:ins>
      <w:proofErr w:type="spellEnd"/>
      <w:ins w:id="313" w:author="Ana Eguiguren" w:date="2025-09-18T17:12:00Z" w16du:dateUtc="2025-09-18T20:12:00Z">
        <w:r w:rsidR="00D53B18">
          <w:t xml:space="preserve"> </w:t>
        </w:r>
      </w:ins>
      <w:r w:rsidR="00D53B18">
        <w:fldChar w:fldCharType="begin"/>
      </w:r>
      <w:r w:rsidR="00D53B18">
        <w:instrText xml:space="preserve"> ADDIN ZOTERO_ITEM CSL_CITATION {"citationID":"ag59p8mi82","properties":{"formattedCitation":"\\uldash{(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00D53B18">
        <w:fldChar w:fldCharType="separate"/>
      </w:r>
      <w:r w:rsidR="00D53B18" w:rsidRPr="00D53B18">
        <w:rPr>
          <w:kern w:val="0"/>
          <w:szCs w:val="24"/>
          <w:u w:val="dash"/>
          <w:lang w:val="en-US"/>
        </w:rPr>
        <w:t>(Bierlich et al. 2024)</w:t>
      </w:r>
      <w:r w:rsidR="00D53B18">
        <w:fldChar w:fldCharType="end"/>
      </w:r>
      <w:ins w:id="314" w:author="Ana Eguiguren" w:date="2025-09-18T17:13:00Z" w16du:dateUtc="2025-09-18T20:13:00Z">
        <w:r w:rsidR="00D53B18">
          <w:t>.</w:t>
        </w:r>
        <w:r w:rsidR="00D53B18" w:rsidRPr="00D53B18">
          <w:t xml:space="preserve"> </w:t>
        </w:r>
        <w:r w:rsidR="00D53B18">
          <w:t>We computed</w:t>
        </w:r>
      </w:ins>
      <w:ins w:id="315" w:author="Ana Eguiguren" w:date="2025-09-18T17:22:00Z" w16du:dateUtc="2025-09-18T20:22:00Z">
        <w:r w:rsidR="003029CF">
          <w:t xml:space="preserve"> the</w:t>
        </w:r>
      </w:ins>
      <w:ins w:id="316" w:author="Ana Eguiguren" w:date="2025-09-18T17:13:00Z" w16du:dateUtc="2025-09-18T20:13:00Z">
        <w:r w:rsidR="00D53B18">
          <w:t xml:space="preserve"> </w:t>
        </w:r>
      </w:ins>
      <w:ins w:id="317" w:author="Ana Eguiguren" w:date="2025-09-18T17:14:00Z" w16du:dateUtc="2025-09-18T20:14:00Z">
        <w:r w:rsidR="00D53B18">
          <w:t xml:space="preserve">posterior </w:t>
        </w:r>
      </w:ins>
      <w:ins w:id="318" w:author="Ana Eguiguren" w:date="2025-09-18T17:13:00Z" w16du:dateUtc="2025-09-18T20:13:00Z">
        <w:r w:rsidR="00D53B18">
          <w:t xml:space="preserve">probabilities of these individuals being female based on their </w:t>
        </w:r>
        <w:r w:rsidR="00D53B18">
          <w:rPr>
            <w:i/>
            <w:iCs/>
          </w:rPr>
          <w:t xml:space="preserve">TL </w:t>
        </w:r>
        <w:r w:rsidR="00D53B18">
          <w:t xml:space="preserve">an </w:t>
        </w:r>
        <w:r w:rsidR="00D53B18">
          <w:rPr>
            <w:i/>
            <w:iCs/>
          </w:rPr>
          <w:t>NR</w:t>
        </w:r>
        <w:r w:rsidR="00D53B18">
          <w:rPr>
            <w:i/>
            <w:iCs/>
            <w:vertAlign w:val="subscript"/>
          </w:rPr>
          <w:t>flipper</w:t>
        </w:r>
      </w:ins>
      <w:ins w:id="319" w:author="Ana Eguiguren" w:date="2025-09-18T17:14:00Z" w16du:dateUtc="2025-09-18T20:14:00Z">
        <w:r w:rsidR="00D53B18">
          <w:rPr>
            <w:i/>
            <w:iCs/>
            <w:vertAlign w:val="subscript"/>
          </w:rPr>
          <w:t xml:space="preserve"> </w:t>
        </w:r>
        <w:r w:rsidR="00D53B18">
          <w:t>measurements</w:t>
        </w:r>
      </w:ins>
      <w:ins w:id="320" w:author="Ana Eguiguren" w:date="2025-09-18T22:14:00Z" w16du:dateUtc="2025-09-19T01:14:00Z">
        <w:r w:rsidR="00F406C5">
          <w:t xml:space="preserve"> and</w:t>
        </w:r>
      </w:ins>
      <w:ins w:id="321" w:author="Ana Eguiguren" w:date="2025-09-18T17:22:00Z" w16du:dateUtc="2025-09-18T20:22:00Z">
        <w:r w:rsidR="003029CF">
          <w:t xml:space="preserve"> </w:t>
        </w:r>
      </w:ins>
      <w:ins w:id="322" w:author="Ana Eguiguren" w:date="2025-09-18T17:14:00Z" w16du:dateUtc="2025-09-18T20:14:00Z">
        <w:r w:rsidR="00D53B18">
          <w:t xml:space="preserve">the </w:t>
        </w:r>
      </w:ins>
      <w:ins w:id="323" w:author="Ana Eguiguren" w:date="2025-09-18T17:20:00Z" w16du:dateUtc="2025-09-18T20:20:00Z">
        <w:r w:rsidR="00077A16">
          <w:t xml:space="preserve">bootstrapped mean </w:t>
        </w:r>
      </w:ins>
      <w:ins w:id="324" w:author="Ana Eguiguren" w:date="2025-09-18T17:13:00Z" w16du:dateUtc="2025-09-18T20:13:00Z">
        <w:r w:rsidR="00D53B18">
          <w:t xml:space="preserve">optimized parameter values </w:t>
        </w:r>
      </w:ins>
      <w:ins w:id="325" w:author="Ana Eguiguren" w:date="2025-09-18T17:20:00Z" w16du:dateUtc="2025-09-18T20:20:00Z">
        <w:r w:rsidR="00077A16">
          <w:t>and individual likelihoods of being male or</w:t>
        </w:r>
      </w:ins>
      <w:ins w:id="326" w:author="Ana Eguiguren" w:date="2025-09-18T17:21:00Z" w16du:dateUtc="2025-09-18T20:21:00Z">
        <w:r w:rsidR="00077A16">
          <w:t xml:space="preserve"> female </w:t>
        </w:r>
      </w:ins>
      <w:ins w:id="327" w:author="Ana Eguiguren" w:date="2025-09-18T17:13:00Z" w16du:dateUtc="2025-09-18T20:13:00Z">
        <w:r w:rsidR="00D53B18">
          <w:t>from our Gal</w:t>
        </w:r>
        <w:r w:rsidR="00D53B18" w:rsidRPr="00741C9F">
          <w:t>ápagos dataset.</w:t>
        </w:r>
      </w:ins>
      <w:ins w:id="328" w:author="Ana Eguiguren" w:date="2025-09-18T17:14:00Z" w16du:dateUtc="2025-09-18T20:14:00Z">
        <w:r w:rsidR="00D53B18">
          <w:t xml:space="preserve"> </w:t>
        </w:r>
      </w:ins>
      <w:ins w:id="329" w:author="Ana Eguiguren" w:date="2025-09-18T17:15:00Z" w16du:dateUtc="2025-09-18T20:15:00Z">
        <w:r w:rsidR="006F3DFC">
          <w:t xml:space="preserve">Because </w:t>
        </w:r>
      </w:ins>
      <w:ins w:id="330" w:author="Ana Eguiguren" w:date="2025-09-18T17:23:00Z" w16du:dateUtc="2025-09-18T20:23:00Z">
        <w:r w:rsidR="003029CF">
          <w:t xml:space="preserve">these individuals were located </w:t>
        </w:r>
      </w:ins>
      <w:ins w:id="331" w:author="Ana Eguiguren" w:date="2025-09-18T17:15:00Z" w16du:dateUtc="2025-09-18T20:15:00Z">
        <w:r w:rsidR="006F3DFC">
          <w:t>in high latitud</w:t>
        </w:r>
      </w:ins>
      <w:ins w:id="332" w:author="Ana Eguiguren" w:date="2025-09-18T17:24:00Z" w16du:dateUtc="2025-09-18T20:24:00Z">
        <w:r w:rsidR="003029CF">
          <w:t>es</w:t>
        </w:r>
      </w:ins>
      <w:ins w:id="333" w:author="Ana Eguiguren" w:date="2025-09-18T17:26:00Z" w16du:dateUtc="2025-09-18T20:26:00Z">
        <w:r w:rsidR="006F167E">
          <w:t xml:space="preserve"> </w:t>
        </w:r>
      </w:ins>
      <w:ins w:id="334" w:author="Ana Eguiguren" w:date="2025-09-18T17:24:00Z" w16du:dateUtc="2025-09-18T20:24:00Z">
        <w:r w:rsidR="003029CF">
          <w:fldChar w:fldCharType="begin"/>
        </w:r>
        <w:r w:rsidR="003029CF">
          <w: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instrText>
        </w:r>
        <w:r w:rsidR="003029CF">
          <w:fldChar w:fldCharType="separate"/>
        </w:r>
        <w:r w:rsidR="003029CF" w:rsidRPr="0061622F">
          <w:rPr>
            <w:kern w:val="0"/>
            <w:szCs w:val="24"/>
            <w:u w:val="dash"/>
            <w:lang w:val="en-US"/>
          </w:rPr>
          <w:t>(Rice 1989, Whitehead et al. 1992)</w:t>
        </w:r>
        <w:r w:rsidR="003029CF">
          <w:fldChar w:fldCharType="end"/>
        </w:r>
        <w:r w:rsidR="003029CF">
          <w:t xml:space="preserve">, </w:t>
        </w:r>
      </w:ins>
      <w:ins w:id="335" w:author="Ana Eguiguren" w:date="2025-09-18T17:15:00Z" w16du:dateUtc="2025-09-18T20:15:00Z">
        <w:r w:rsidR="006F3DFC">
          <w:t>we expect</w:t>
        </w:r>
      </w:ins>
      <w:ins w:id="336" w:author="Ana Eguiguren" w:date="2025-09-18T17:24:00Z" w16du:dateUtc="2025-09-18T20:24:00Z">
        <w:r w:rsidR="003029CF">
          <w:t>ed</w:t>
        </w:r>
      </w:ins>
      <w:ins w:id="337" w:author="Ana Eguiguren" w:date="2025-09-18T17:15:00Z" w16du:dateUtc="2025-09-18T20:15:00Z">
        <w:r w:rsidR="006F3DFC">
          <w:t xml:space="preserve"> </w:t>
        </w:r>
      </w:ins>
      <w:ins w:id="338" w:author="Ana Eguiguren" w:date="2025-09-18T17:24:00Z" w16du:dateUtc="2025-09-18T20:24:00Z">
        <w:r w:rsidR="003029CF">
          <w:t>them to</w:t>
        </w:r>
      </w:ins>
      <w:ins w:id="339" w:author="Ana Eguiguren" w:date="2025-09-18T17:15:00Z" w16du:dateUtc="2025-09-18T20:15:00Z">
        <w:r w:rsidR="006F3DFC">
          <w:t xml:space="preserve"> </w:t>
        </w:r>
      </w:ins>
      <w:ins w:id="340" w:author="Ana Eguiguren" w:date="2025-09-18T22:14:00Z" w16du:dateUtc="2025-09-19T01:14:00Z">
        <w:r w:rsidR="00F406C5">
          <w:t>have near-zero</w:t>
        </w:r>
      </w:ins>
      <w:ins w:id="341" w:author="Ana Eguiguren" w:date="2025-09-18T17:16:00Z" w16du:dateUtc="2025-09-18T20:16:00Z">
        <w:r w:rsidR="006F3DFC">
          <w:t xml:space="preserve"> probabilit</w:t>
        </w:r>
      </w:ins>
      <w:ins w:id="342" w:author="Ana Eguiguren" w:date="2025-09-18T17:24:00Z" w16du:dateUtc="2025-09-18T20:24:00Z">
        <w:r w:rsidR="003029CF">
          <w:t>ies</w:t>
        </w:r>
      </w:ins>
      <w:ins w:id="343" w:author="Ana Eguiguren" w:date="2025-09-18T17:16:00Z" w16du:dateUtc="2025-09-18T20:16:00Z">
        <w:r w:rsidR="006F3DFC">
          <w:t xml:space="preserve"> of being female</w:t>
        </w:r>
      </w:ins>
      <w:ins w:id="344" w:author="Ana Eguiguren" w:date="2025-09-18T17:15:00Z" w16du:dateUtc="2025-09-18T20:15:00Z">
        <w:r w:rsidR="006F3DFC">
          <w:t>.</w:t>
        </w:r>
      </w:ins>
      <w:del w:id="345" w:author="Ana Eguiguren" w:date="2025-09-18T17:15:00Z" w16du:dateUtc="2025-09-18T20:15:00Z">
        <w:r w:rsidR="0061622F" w:rsidDel="004C0CDA">
          <w:fldChar w:fldCharType="begin"/>
        </w:r>
        <w:r w:rsidR="0061622F" w:rsidDel="004C0CDA">
          <w:delInstrText xml:space="preserve"> ADDIN ZOTERO_ITEM CSL_CITATION {"citationID":"a2kdqj370mv","properties":{"formattedCitation":"\\uldash{(Rice 1989, Whitehead et al. 1992)}","plainCitation":"(Rice 1989, Whitehead et al. 1992)","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id":5113,"uris":["http://zotero.org/users/5395629/items/P8233HN5"],"itemData":{"id":5113,"type":"article-journal","abstract":"Studies of mature male sperm whales (Physeter macrocephalus) were carried out on the Scotian Shelf during the summers of 1986, 1988, 1989, and 1990. Sperm whales were found principally along the edge of the Shelf, although there were some encounters in water less than 100 m deep. Within the Gully, a prominent submarine canyon, sperm whales showed a consistent pattern of distribution between years, distinct from that of northern bottlenose whales (Hyperoodon ampullatus). Some male sperm whales were individually identified in the Gully after periods of 2–47 days, and in one case, after 2 years. The male sperm whales showed little evidence of social organization and rarely performed aerial behaviour. However, their diving behaviour was similar to that observed from female sperm whales in the tropics. On one occasion a group of presumed female and immature sperm whales entered the Gully, attracting the attention of resident mature males.","container-title":"Canadian Journal of Zoology","DOI":"10.1139/z92-130","ISSN":"0008-4301, 1480-3283","issue":"5","journalAbbreviation":"Can. J. Zool.","language":"en","license":"http://www.nrcresearchpress.com/page/about/CorporateTextAndDataMining","page":"912-918","source":"DOI.org (Crossref)","title":"Distribution and behaviour of male sperm whales on the Scotian Shelf, Canada","volume":"70","author":[{"family":"Whitehead","given":"Hal"},{"family":"Brennan","given":"Sebastian"},{"family":"Grover","given":"David"}],"issued":{"date-parts":[["1992",5,1]]}}}],"schema":"https://github.com/citation-style-language/schema/raw/master/csl-citation.json"} </w:delInstrText>
        </w:r>
        <w:r w:rsidR="0061622F" w:rsidDel="004C0CDA">
          <w:fldChar w:fldCharType="separate"/>
        </w:r>
        <w:r w:rsidR="0061622F" w:rsidRPr="0061622F" w:rsidDel="004C0CDA">
          <w:rPr>
            <w:kern w:val="0"/>
            <w:szCs w:val="24"/>
            <w:u w:val="dash"/>
            <w:lang w:val="en-US"/>
          </w:rPr>
          <w:delText>(Rice 1989, Whitehead et al. 1992)</w:delText>
        </w:r>
        <w:r w:rsidR="0061622F" w:rsidDel="004C0CDA">
          <w:fldChar w:fldCharType="end"/>
        </w:r>
      </w:del>
    </w:p>
    <w:p w14:paraId="0EA11162" w14:textId="6A2EC459" w:rsidR="00862972" w:rsidRPr="00207D2A" w:rsidRDefault="00862972" w:rsidP="00EA7AE3">
      <w:pPr>
        <w:pStyle w:val="Heading2"/>
        <w:rPr>
          <w:rFonts w:cs="Times New Roman"/>
        </w:rPr>
      </w:pPr>
      <w:bookmarkStart w:id="346" w:name="_Toc201083901"/>
      <w:r w:rsidRPr="00207D2A">
        <w:rPr>
          <w:rFonts w:cs="Times New Roman"/>
        </w:rPr>
        <w:t xml:space="preserve">3. </w:t>
      </w:r>
      <w:bookmarkEnd w:id="346"/>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347"/>
      <w:r w:rsidRPr="00207D2A">
        <w:t xml:space="preserve">18 days </w:t>
      </w:r>
      <w:r w:rsidR="00B624C8" w:rsidRPr="00207D2A">
        <w:t>in the field</w:t>
      </w:r>
      <w:commentRangeEnd w:id="347"/>
      <w:r w:rsidR="00F00280">
        <w:rPr>
          <w:rStyle w:val="CommentReference"/>
        </w:rPr>
        <w:commentReference w:id="347"/>
      </w:r>
      <w:r w:rsidR="00B624C8" w:rsidRPr="00207D2A">
        <w:t xml:space="preserve"> </w:t>
      </w:r>
      <w:r w:rsidR="008769FC">
        <w:t>between February 1</w:t>
      </w:r>
      <w:r w:rsidR="008769FC" w:rsidRPr="008769FC">
        <w:rPr>
          <w:vertAlign w:val="superscript"/>
          <w:rPrChange w:id="348"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349"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350"/>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350"/>
      <w:r w:rsidR="005E0FA5" w:rsidRPr="00207D2A">
        <w:rPr>
          <w:rStyle w:val="CommentReference"/>
        </w:rPr>
        <w:commentReference w:id="350"/>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351" w:author="Ana Eguiguren" w:date="2025-09-02T19:44:00Z" w16du:dateUtc="2025-09-02T22:44:00Z">
            <w:rPr>
              <w:b/>
              <w:bCs/>
            </w:rPr>
          </w:rPrChange>
        </w:rPr>
        <w:t xml:space="preserve">Figure </w:t>
      </w:r>
      <w:r w:rsidR="000A294B" w:rsidRPr="000A294B">
        <w:rPr>
          <w:rPrChange w:id="352"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353" w:name="_Ref201088861"/>
      <w:commentRangeStart w:id="354"/>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355" w:author="Balaena Institute whitehead" w:date="2025-07-25T12:58:00Z" w16du:dateUtc="2025-07-25T15:58:00Z">
            <w:rPr>
              <w:b/>
              <w:bCs/>
              <w:noProof/>
              <w:color w:val="auto"/>
            </w:rPr>
          </w:rPrChange>
        </w:rPr>
        <w:fldChar w:fldCharType="end"/>
      </w:r>
      <w:bookmarkEnd w:id="353"/>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354"/>
      <w:r w:rsidR="008A227A" w:rsidRPr="00207D2A">
        <w:rPr>
          <w:rStyle w:val="CommentReference"/>
          <w:i w:val="0"/>
          <w:iCs w:val="0"/>
          <w:color w:val="auto"/>
        </w:rPr>
        <w:commentReference w:id="354"/>
      </w:r>
    </w:p>
    <w:p w14:paraId="4AFC43A7" w14:textId="40124935" w:rsidR="00A10676" w:rsidRPr="00207D2A" w:rsidRDefault="00583D2A">
      <w:pPr>
        <w:pStyle w:val="Heading3"/>
        <w:pPrChange w:id="356"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357" w:author="Ana Eguiguren" w:date="2025-09-16T21:11:00Z" w16du:dateUtc="2025-09-17T00:11:00Z">
        <w:r w:rsidR="00CA2709">
          <w:t>0.03</w:t>
        </w:r>
      </w:ins>
      <w:r w:rsidR="00E27601" w:rsidRPr="00207D2A">
        <w:t xml:space="preserve"> CV </w:t>
      </w:r>
      <w:commentRangeStart w:id="358"/>
      <w:r w:rsidR="00E27601" w:rsidRPr="00207D2A">
        <w:t>(</w:t>
      </w:r>
      <w:r w:rsidR="00E27601" w:rsidRPr="00260BC6">
        <w:rPr>
          <w:rPrChange w:id="359" w:author="Ana Eguiguren" w:date="2025-09-18T22:15:00Z" w16du:dateUtc="2025-09-19T01:15:00Z">
            <w:rPr>
              <w:highlight w:val="yellow"/>
            </w:rPr>
          </w:rPrChange>
        </w:rPr>
        <w:t>SD =</w:t>
      </w:r>
      <w:r w:rsidR="00CA2709">
        <w:t>0.01</w:t>
      </w:r>
      <w:r w:rsidR="00E27601" w:rsidRPr="00207D2A">
        <w:t>)</w:t>
      </w:r>
      <w:r w:rsidR="00E05126" w:rsidRPr="00207D2A">
        <w:t>.</w:t>
      </w:r>
      <w:commentRangeEnd w:id="358"/>
      <w:r w:rsidR="00AD46A2">
        <w:rPr>
          <w:rStyle w:val="CommentReference"/>
        </w:rPr>
        <w:commentReference w:id="358"/>
      </w:r>
    </w:p>
    <w:p w14:paraId="529523F8" w14:textId="0DCE9FE6" w:rsidR="00A10676" w:rsidRPr="00207D2A" w:rsidRDefault="0063179E">
      <w:pPr>
        <w:keepNext/>
        <w:pPrChange w:id="360"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361" w:name="_Ref203040586"/>
      <w:commentRangeStart w:id="362"/>
      <w:r w:rsidRPr="00207D2A">
        <w:rPr>
          <w:rFonts w:eastAsiaTheme="minorHAnsi" w:cs="Times New Roman"/>
          <w:b/>
          <w:bCs/>
          <w:sz w:val="18"/>
          <w:szCs w:val="18"/>
          <w:rPrChange w:id="363" w:author="Balaena Institute whitehead" w:date="2025-07-25T12:58:00Z" w16du:dateUtc="2025-07-25T15:58:00Z">
            <w:rPr/>
          </w:rPrChange>
        </w:rPr>
        <w:t xml:space="preserve">Figure </w:t>
      </w:r>
      <w:r w:rsidRPr="00207D2A">
        <w:rPr>
          <w:rFonts w:eastAsiaTheme="minorHAnsi" w:cs="Times New Roman"/>
          <w:b/>
          <w:bCs/>
          <w:sz w:val="18"/>
          <w:szCs w:val="18"/>
          <w:rPrChange w:id="364" w:author="Balaena Institute whitehead" w:date="2025-07-25T12:58:00Z" w16du:dateUtc="2025-07-25T15:58:00Z">
            <w:rPr/>
          </w:rPrChange>
        </w:rPr>
        <w:fldChar w:fldCharType="begin"/>
      </w:r>
      <w:r w:rsidRPr="00207D2A">
        <w:rPr>
          <w:rFonts w:eastAsiaTheme="minorHAnsi" w:cs="Times New Roman"/>
          <w:b/>
          <w:bCs/>
          <w:sz w:val="18"/>
          <w:szCs w:val="18"/>
          <w:rPrChange w:id="365"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366" w:author="Balaena Institute whitehead" w:date="2025-07-25T12:58:00Z" w16du:dateUtc="2025-07-25T15:58:00Z">
            <w:rPr/>
          </w:rPrChange>
        </w:rPr>
        <w:fldChar w:fldCharType="separate"/>
      </w:r>
      <w:ins w:id="367" w:author="Ana Eguiguren" w:date="2025-09-02T19:44:00Z" w16du:dateUtc="2025-09-02T22:44:00Z">
        <w:r w:rsidR="000A294B">
          <w:rPr>
            <w:rFonts w:eastAsiaTheme="minorHAnsi" w:cs="Times New Roman"/>
            <w:b/>
            <w:bCs/>
            <w:noProof/>
            <w:sz w:val="18"/>
            <w:szCs w:val="18"/>
          </w:rPr>
          <w:t>3</w:t>
        </w:r>
      </w:ins>
      <w:ins w:id="368" w:author="Balaena Institute whitehead" w:date="2025-07-11T15:25:00Z" w16du:dateUtc="2025-07-11T18:25:00Z">
        <w:del w:id="369" w:author="Ana Eguiguren" w:date="2025-09-02T19:44:00Z" w16du:dateUtc="2025-09-02T22:44:00Z">
          <w:r w:rsidR="00897888" w:rsidRPr="000A294B" w:rsidDel="000A294B">
            <w:rPr>
              <w:rFonts w:eastAsiaTheme="minorHAnsi" w:cs="Times New Roman"/>
              <w:b/>
              <w:bCs/>
              <w:noProof/>
              <w:sz w:val="18"/>
              <w:szCs w:val="18"/>
            </w:rPr>
            <w:delText>3</w:delText>
          </w:r>
        </w:del>
      </w:ins>
      <w:del w:id="370" w:author="Ana Eguiguren" w:date="2025-09-02T19:44:00Z" w16du:dateUtc="2025-09-02T22:44:00Z">
        <w:r w:rsidRPr="00207D2A" w:rsidDel="000A294B">
          <w:rPr>
            <w:rFonts w:eastAsiaTheme="minorHAnsi" w:cs="Times New Roman"/>
            <w:b/>
            <w:bCs/>
            <w:noProof/>
            <w:sz w:val="18"/>
            <w:szCs w:val="18"/>
            <w:rPrChange w:id="371" w:author="Balaena Institute whitehead" w:date="2025-07-25T12:58:00Z" w16du:dateUtc="2025-07-25T15:58:00Z">
              <w:rPr>
                <w:noProof/>
              </w:rPr>
            </w:rPrChange>
          </w:rPr>
          <w:delText>3</w:delText>
        </w:r>
      </w:del>
      <w:r w:rsidRPr="00207D2A">
        <w:rPr>
          <w:rFonts w:eastAsiaTheme="minorHAnsi" w:cs="Times New Roman"/>
          <w:b/>
          <w:bCs/>
          <w:sz w:val="18"/>
          <w:szCs w:val="18"/>
          <w:rPrChange w:id="372" w:author="Balaena Institute whitehead" w:date="2025-07-25T12:58:00Z" w16du:dateUtc="2025-07-25T15:58:00Z">
            <w:rPr/>
          </w:rPrChange>
        </w:rPr>
        <w:fldChar w:fldCharType="end"/>
      </w:r>
      <w:bookmarkEnd w:id="361"/>
      <w:r w:rsidRPr="00207D2A">
        <w:rPr>
          <w:rFonts w:eastAsiaTheme="minorHAnsi" w:cs="Times New Roman"/>
          <w:b/>
          <w:bCs/>
          <w:sz w:val="18"/>
          <w:szCs w:val="18"/>
          <w:rPrChange w:id="373" w:author="Balaena Institute whitehead" w:date="2025-07-25T12:58:00Z" w16du:dateUtc="2025-07-25T15:58:00Z">
            <w:rPr/>
          </w:rPrChange>
        </w:rPr>
        <w:t>.</w:t>
      </w:r>
      <w:r w:rsidRPr="00207D2A">
        <w:rPr>
          <w:rFonts w:eastAsiaTheme="minorHAnsi" w:cs="Times New Roman"/>
          <w:sz w:val="18"/>
          <w:szCs w:val="18"/>
          <w:rPrChange w:id="374" w:author="Balaena Institute whitehead" w:date="2025-07-25T12:58:00Z" w16du:dateUtc="2025-07-25T15:58:00Z">
            <w:rPr/>
          </w:rPrChange>
        </w:rPr>
        <w:t xml:space="preserve"> </w:t>
      </w:r>
      <w:bookmarkStart w:id="375" w:name="_Hlk203128466"/>
      <w:r w:rsidRPr="00207D2A">
        <w:rPr>
          <w:rFonts w:eastAsiaTheme="minorHAnsi" w:cs="Times New Roman"/>
          <w:i w:val="0"/>
          <w:iCs w:val="0"/>
          <w:sz w:val="18"/>
          <w:szCs w:val="18"/>
          <w:rPrChange w:id="376"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377"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378"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379" w:author="Balaena Institute whitehead" w:date="2025-07-25T12:58:00Z" w16du:dateUtc="2025-07-25T15:58:00Z">
            <w:rPr/>
          </w:rPrChange>
        </w:rPr>
        <w:t>NR</w:t>
      </w:r>
      <w:r w:rsidRPr="00207D2A">
        <w:rPr>
          <w:rFonts w:eastAsiaTheme="minorHAnsi" w:cs="Times New Roman"/>
          <w:sz w:val="18"/>
          <w:szCs w:val="18"/>
          <w:vertAlign w:val="subscript"/>
          <w:rPrChange w:id="380"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381"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382"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383"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384"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385"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386"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387"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388"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389" w:author="Balaena Institute whitehead" w:date="2025-07-25T12:58:00Z" w16du:dateUtc="2025-07-25T15:58:00Z">
            <w:rPr/>
          </w:rPrChange>
        </w:rPr>
        <w:t>NR</w:t>
      </w:r>
      <w:r w:rsidR="003752AB" w:rsidRPr="00207D2A">
        <w:rPr>
          <w:rFonts w:eastAsiaTheme="minorHAnsi" w:cs="Times New Roman"/>
          <w:sz w:val="18"/>
          <w:szCs w:val="18"/>
          <w:vertAlign w:val="subscript"/>
          <w:rPrChange w:id="390"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391"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392"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393"/>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375"/>
      <w:commentRangeEnd w:id="393"/>
      <w:r w:rsidR="00B46BCD">
        <w:rPr>
          <w:rStyle w:val="CommentReference"/>
          <w:rFonts w:eastAsiaTheme="minorHAnsi" w:cs="Times New Roman"/>
          <w:i w:val="0"/>
          <w:iCs w:val="0"/>
        </w:rPr>
        <w:commentReference w:id="393"/>
      </w:r>
    </w:p>
    <w:p w14:paraId="2B668A0F" w14:textId="77777777" w:rsidR="0063179E" w:rsidRPr="00AD46A2" w:rsidRDefault="0063179E">
      <w:pPr>
        <w:pPrChange w:id="394"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395"/>
      <w:commentRangeEnd w:id="395"/>
      <w:r w:rsidRPr="00207D2A">
        <w:rPr>
          <w:rStyle w:val="CommentReference"/>
          <w:i w:val="0"/>
          <w:iCs w:val="0"/>
        </w:rPr>
        <w:commentReference w:id="395"/>
      </w:r>
      <w:commentRangeEnd w:id="362"/>
      <w:r w:rsidR="00723C89" w:rsidRPr="00207D2A">
        <w:rPr>
          <w:rStyle w:val="CommentReference"/>
          <w:i w:val="0"/>
          <w:iCs w:val="0"/>
        </w:rPr>
        <w:commentReference w:id="362"/>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396" w:author="Ana Eguiguren" w:date="2025-09-02T19:32:00Z" w16du:dateUtc="2025-09-02T22:32:00Z">
            <w:rPr/>
          </w:rPrChange>
        </w:rPr>
      </w:pPr>
      <w:commentRangeStart w:id="397"/>
      <w:ins w:id="398"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399"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400"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397"/>
        <w:r>
          <w:rPr>
            <w:rStyle w:val="CommentReference"/>
          </w:rPr>
          <w:commentReference w:id="397"/>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01" w:author="Ana Eguiguren" w:date="2025-09-02T19:44:00Z" w16du:dateUtc="2025-09-02T22:44:00Z">
        <w:r w:rsidR="000A294B" w:rsidRPr="00207D2A">
          <w:rPr>
            <w:b/>
            <w:bCs/>
            <w:rPrChange w:id="402" w:author="Balaena Institute whitehead" w:date="2025-07-25T12:58:00Z" w16du:dateUtc="2025-07-25T15:58:00Z">
              <w:rPr/>
            </w:rPrChange>
          </w:rPr>
          <w:t xml:space="preserve">Figure </w:t>
        </w:r>
        <w:r w:rsidR="000A294B">
          <w:rPr>
            <w:b/>
            <w:bCs/>
          </w:rPr>
          <w:t>4</w:t>
        </w:r>
      </w:ins>
      <w:del w:id="403"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404" w:author="Ana Eguiguren" w:date="2025-09-02T19:44:00Z" w16du:dateUtc="2025-09-02T22:44:00Z">
        <w:r w:rsidR="000A294B" w:rsidRPr="00207D2A">
          <w:rPr>
            <w:b/>
            <w:bCs/>
          </w:rPr>
          <w:t xml:space="preserve">Figure </w:t>
        </w:r>
        <w:r w:rsidR="000A294B">
          <w:rPr>
            <w:b/>
            <w:bCs/>
            <w:noProof/>
          </w:rPr>
          <w:t>5</w:t>
        </w:r>
      </w:ins>
      <w:del w:id="405"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406" w:author="Ana Eguiguren" w:date="2025-09-02T19:44:00Z" w16du:dateUtc="2025-09-02T22:44:00Z">
        <w:r w:rsidR="000A294B" w:rsidRPr="00207D2A">
          <w:rPr>
            <w:b/>
            <w:bCs/>
          </w:rPr>
          <w:t xml:space="preserve">Figure </w:t>
        </w:r>
      </w:ins>
      <w:del w:id="407"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408"/>
      <w:commentRangeStart w:id="409"/>
      <w:commentRangeStart w:id="410"/>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411" w:author="Ana Eguiguren" w:date="2025-09-02T19:44:00Z" w16du:dateUtc="2025-09-02T22:44:00Z">
        <w:r w:rsidR="000A294B" w:rsidRPr="00207D2A">
          <w:rPr>
            <w:b/>
            <w:bCs/>
            <w:rPrChange w:id="412" w:author="Balaena Institute whitehead" w:date="2025-07-25T12:58:00Z" w16du:dateUtc="2025-07-25T15:58:00Z">
              <w:rPr/>
            </w:rPrChange>
          </w:rPr>
          <w:t xml:space="preserve">Figure </w:t>
        </w:r>
        <w:r w:rsidR="000A294B">
          <w:rPr>
            <w:b/>
            <w:bCs/>
          </w:rPr>
          <w:t>4</w:t>
        </w:r>
      </w:ins>
      <w:del w:id="413"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414"/>
      <w:del w:id="415" w:author="Ana Eguiguren" w:date="2025-09-16T21:14:00Z" w16du:dateUtc="2025-09-17T00:14:00Z">
        <w:r w:rsidR="006E66B8" w:rsidRPr="00207D2A" w:rsidDel="00855069">
          <w:delText>In fact,</w:delText>
        </w:r>
      </w:del>
      <w:r w:rsidR="00C74251">
        <w:t xml:space="preserve"> </w:t>
      </w:r>
      <w:commentRangeEnd w:id="414"/>
      <w:r w:rsidR="00B46BCD">
        <w:rPr>
          <w:rStyle w:val="CommentReference"/>
        </w:rPr>
        <w:commentReference w:id="414"/>
      </w:r>
      <w:ins w:id="416" w:author="Ana Eguiguren" w:date="2025-09-16T21:14:00Z" w16du:dateUtc="2025-09-17T00:14:00Z">
        <w:r w:rsidR="00855069">
          <w:t>F</w:t>
        </w:r>
      </w:ins>
      <w:del w:id="417"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unnecessary elaboration (also indicated by </w:t>
      </w:r>
      <w:proofErr w:type="spellStart"/>
      <w:r w:rsidR="00922BBE" w:rsidRPr="00207D2A">
        <w:rPr>
          <w:i/>
          <w:iCs/>
        </w:rPr>
        <w:lastRenderedPageBreak/>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418" w:author="Ana Eguiguren" w:date="2025-09-02T19:44:00Z" w16du:dateUtc="2025-09-02T22:44:00Z">
        <w:r w:rsidR="000A294B" w:rsidRPr="00207D2A">
          <w:rPr>
            <w:b/>
            <w:bCs/>
            <w:rPrChange w:id="419" w:author="Balaena Institute whitehead" w:date="2025-07-25T12:58:00Z" w16du:dateUtc="2025-07-25T15:58:00Z">
              <w:rPr/>
            </w:rPrChange>
          </w:rPr>
          <w:t xml:space="preserve">Figure </w:t>
        </w:r>
        <w:r w:rsidR="000A294B">
          <w:rPr>
            <w:b/>
            <w:bCs/>
          </w:rPr>
          <w:t>4</w:t>
        </w:r>
      </w:ins>
      <w:del w:id="420" w:author="Ana Eguiguren" w:date="2025-09-02T19:44:00Z" w16du:dateUtc="2025-09-02T22:44:00Z">
        <w:r w:rsidR="001E274D" w:rsidRPr="00207D2A" w:rsidDel="000A294B">
          <w:rPr>
            <w:b/>
            <w:bCs/>
            <w:rPrChange w:id="421" w:author="Balaena Institute whitehead" w:date="2025-07-25T12:58:00Z" w16du:dateUtc="2025-07-25T15:58:00Z">
              <w:rPr/>
            </w:rPrChange>
          </w:rPr>
          <w:delText xml:space="preserve">Figure </w:delText>
        </w:r>
        <w:r w:rsidR="001E274D" w:rsidRPr="00207D2A" w:rsidDel="000A294B">
          <w:rPr>
            <w:b/>
            <w:bCs/>
            <w:rPrChange w:id="422"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408"/>
      <w:r w:rsidR="00547F4B" w:rsidRPr="00207D2A">
        <w:rPr>
          <w:rStyle w:val="CommentReference"/>
        </w:rPr>
        <w:commentReference w:id="408"/>
      </w:r>
      <w:commentRangeEnd w:id="409"/>
      <w:r w:rsidR="00B46BCD">
        <w:rPr>
          <w:rStyle w:val="CommentReference"/>
        </w:rPr>
        <w:commentReference w:id="409"/>
      </w:r>
      <w:commentRangeEnd w:id="410"/>
      <w:r w:rsidR="00B05530">
        <w:rPr>
          <w:rStyle w:val="CommentReference"/>
        </w:rPr>
        <w:commentReference w:id="410"/>
      </w:r>
    </w:p>
    <w:p w14:paraId="595BE6F8" w14:textId="77777777" w:rsidR="00897888" w:rsidRPr="00207D2A" w:rsidRDefault="00897888">
      <w:pPr>
        <w:keepNext/>
        <w:jc w:val="center"/>
        <w:pPrChange w:id="423"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424" w:name="_Ref203140158"/>
      <w:bookmarkStart w:id="425" w:name="_Ref203140152"/>
      <w:r w:rsidRPr="00207D2A">
        <w:rPr>
          <w:b/>
          <w:bCs/>
          <w:color w:val="auto"/>
          <w:rPrChange w:id="426" w:author="Balaena Institute whitehead" w:date="2025-07-25T12:58:00Z" w16du:dateUtc="2025-07-25T15:58:00Z">
            <w:rPr/>
          </w:rPrChange>
        </w:rPr>
        <w:t xml:space="preserve">Figure </w:t>
      </w:r>
      <w:r w:rsidRPr="00207D2A">
        <w:rPr>
          <w:b/>
          <w:bCs/>
          <w:color w:val="auto"/>
          <w:rPrChange w:id="427" w:author="Balaena Institute whitehead" w:date="2025-07-25T12:58:00Z" w16du:dateUtc="2025-07-25T15:58:00Z">
            <w:rPr/>
          </w:rPrChange>
        </w:rPr>
        <w:fldChar w:fldCharType="begin"/>
      </w:r>
      <w:r w:rsidRPr="00207D2A">
        <w:rPr>
          <w:b/>
          <w:bCs/>
          <w:color w:val="auto"/>
          <w:rPrChange w:id="428" w:author="Balaena Institute whitehead" w:date="2025-07-25T12:58:00Z" w16du:dateUtc="2025-07-25T15:58:00Z">
            <w:rPr/>
          </w:rPrChange>
        </w:rPr>
        <w:instrText xml:space="preserve"> SEQ Figure \* ARABIC </w:instrText>
      </w:r>
      <w:r w:rsidRPr="00207D2A">
        <w:rPr>
          <w:b/>
          <w:bCs/>
          <w:color w:val="auto"/>
          <w:rPrChange w:id="429" w:author="Balaena Institute whitehead" w:date="2025-07-25T12:58:00Z" w16du:dateUtc="2025-07-25T15:58:00Z">
            <w:rPr/>
          </w:rPrChange>
        </w:rPr>
        <w:fldChar w:fldCharType="separate"/>
      </w:r>
      <w:ins w:id="430" w:author="Ana Eguiguren" w:date="2025-09-02T19:44:00Z" w16du:dateUtc="2025-09-02T22:44:00Z">
        <w:r w:rsidR="000A294B">
          <w:rPr>
            <w:b/>
            <w:bCs/>
            <w:noProof/>
            <w:color w:val="auto"/>
          </w:rPr>
          <w:t>4</w:t>
        </w:r>
      </w:ins>
      <w:del w:id="431" w:author="Ana Eguiguren" w:date="2025-09-02T19:44:00Z" w16du:dateUtc="2025-09-02T22:44:00Z">
        <w:r w:rsidRPr="00207D2A" w:rsidDel="000A294B">
          <w:rPr>
            <w:b/>
            <w:bCs/>
            <w:noProof/>
            <w:color w:val="auto"/>
            <w:rPrChange w:id="432" w:author="Balaena Institute whitehead" w:date="2025-07-25T12:58:00Z" w16du:dateUtc="2025-07-25T15:58:00Z">
              <w:rPr>
                <w:noProof/>
              </w:rPr>
            </w:rPrChange>
          </w:rPr>
          <w:delText>4</w:delText>
        </w:r>
      </w:del>
      <w:r w:rsidRPr="00207D2A">
        <w:rPr>
          <w:b/>
          <w:bCs/>
          <w:color w:val="auto"/>
          <w:rPrChange w:id="433" w:author="Balaena Institute whitehead" w:date="2025-07-25T12:58:00Z" w16du:dateUtc="2025-07-25T15:58:00Z">
            <w:rPr/>
          </w:rPrChange>
        </w:rPr>
        <w:fldChar w:fldCharType="end"/>
      </w:r>
      <w:bookmarkEnd w:id="424"/>
      <w:r w:rsidRPr="00207D2A">
        <w:rPr>
          <w:b/>
          <w:bCs/>
          <w:color w:val="auto"/>
          <w:rPrChange w:id="434"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435"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436"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37" w:author="Balaena Institute whitehead" w:date="2025-07-25T12:58:00Z" w16du:dateUtc="2025-07-25T15:58:00Z">
            <w:rPr>
              <w:i w:val="0"/>
              <w:iCs w:val="0"/>
              <w:color w:val="auto"/>
            </w:rPr>
          </w:rPrChange>
        </w:rPr>
        <w:t>max</w:t>
      </w:r>
      <w:r w:rsidRPr="00207D2A">
        <w:rPr>
          <w:color w:val="auto"/>
          <w:vertAlign w:val="subscript"/>
          <w:rPrChange w:id="438"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439"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440"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441" w:author="Balaena Institute whitehead" w:date="2025-07-25T12:58:00Z" w16du:dateUtc="2025-07-25T15:58:00Z">
            <w:rPr>
              <w:i w:val="0"/>
              <w:iCs w:val="0"/>
              <w:color w:val="auto"/>
            </w:rPr>
          </w:rPrChange>
        </w:rPr>
        <w:t>max</w:t>
      </w:r>
      <w:r w:rsidRPr="00207D2A">
        <w:rPr>
          <w:color w:val="auto"/>
          <w:vertAlign w:val="subscript"/>
          <w:rPrChange w:id="442"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425"/>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443"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444"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445"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445"/>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446"/>
      <w:r w:rsidRPr="00207D2A">
        <w:rPr>
          <w:i w:val="0"/>
          <w:iCs w:val="0"/>
          <w:color w:val="auto"/>
        </w:rPr>
        <w:t xml:space="preserve"> base of the dorsal fin</w:t>
      </w:r>
      <w:r w:rsidR="00FC74A0" w:rsidRPr="00207D2A">
        <w:rPr>
          <w:i w:val="0"/>
          <w:iCs w:val="0"/>
          <w:color w:val="auto"/>
        </w:rPr>
        <w:t xml:space="preserve"> </w:t>
      </w:r>
      <w:commentRangeEnd w:id="446"/>
      <w:r w:rsidR="000023FA">
        <w:rPr>
          <w:rStyle w:val="CommentReference"/>
          <w:i w:val="0"/>
          <w:iCs w:val="0"/>
          <w:color w:val="auto"/>
        </w:rPr>
        <w:commentReference w:id="446"/>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447"/>
      <w:r w:rsidRPr="00207D2A">
        <w:rPr>
          <w:color w:val="auto"/>
        </w:rPr>
        <w:t>R</w:t>
      </w:r>
      <w:r w:rsidR="000023FA" w:rsidRPr="000023FA">
        <w:rPr>
          <w:color w:val="auto"/>
          <w:vertAlign w:val="subscript"/>
          <w:rPrChange w:id="448"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447"/>
      <w:r w:rsidRPr="00207D2A">
        <w:rPr>
          <w:rStyle w:val="CommentReference"/>
          <w:i w:val="0"/>
          <w:iCs w:val="0"/>
          <w:color w:val="auto"/>
        </w:rPr>
        <w:commentReference w:id="447"/>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449"/>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449"/>
      <w:r w:rsidR="000023FA">
        <w:rPr>
          <w:rStyle w:val="CommentReference"/>
        </w:rPr>
        <w:commentReference w:id="449"/>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450"/>
      <w:r w:rsidR="003C2CB8" w:rsidRPr="00207D2A">
        <w:t>exceeding the maximum recorded female length</w:t>
      </w:r>
      <w:commentRangeEnd w:id="450"/>
      <w:r w:rsidR="000023FA">
        <w:rPr>
          <w:rStyle w:val="CommentReference"/>
        </w:rPr>
        <w:commentReference w:id="450"/>
      </w:r>
      <w:ins w:id="451" w:author="Christine K" w:date="2025-08-09T14:13:00Z" w16du:dateUtc="2025-08-09T21:13:00Z">
        <w:r w:rsidR="000023FA">
          <w:t xml:space="preserve"> </w:t>
        </w:r>
        <w:del w:id="452" w:author="Ana Eguiguren" w:date="2025-09-16T21:21:00Z" w16du:dateUtc="2025-09-17T00:21:00Z">
          <w:r w:rsidR="000023FA" w:rsidDel="00B05530">
            <w:delText>of X m</w:delText>
          </w:r>
        </w:del>
      </w:ins>
      <w:ins w:id="453"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454"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455" w:author="Balaena Institute whitehead" w:date="2025-09-04T17:10:00Z" w16du:dateUtc="2025-09-04T20:10:00Z">
        <w:r w:rsidR="00C744D6" w:rsidDel="00610477">
          <w:rPr>
            <w:b/>
            <w:bCs/>
          </w:rPr>
          <w:delText>4</w:delText>
        </w:r>
      </w:del>
      <w:del w:id="456" w:author="Balaena Institute whitehead" w:date="2025-09-04T17:16:00Z" w16du:dateUtc="2025-09-04T20:16:00Z">
        <w:r w:rsidR="001C3A91" w:rsidRPr="00207D2A" w:rsidDel="00610477">
          <w:delText xml:space="preserve">. </w:delText>
        </w:r>
      </w:del>
      <w:ins w:id="457"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458" w:author="Balaena Institute whitehead" w:date="2025-09-04T17:10:00Z" w16du:dateUtc="2025-09-04T20:10:00Z">
        <w:r w:rsidR="00610477">
          <w:t xml:space="preserve">prior </w:t>
        </w:r>
        <w:r w:rsidR="00610477">
          <w:rPr>
            <w:i/>
            <w:iCs/>
          </w:rPr>
          <w:t>P(f)</w:t>
        </w:r>
        <w:r w:rsidR="00610477">
          <w:t xml:space="preserve"> values for most individuals</w:t>
        </w:r>
      </w:ins>
      <w:ins w:id="459" w:author="Balaena Institute whitehead" w:date="2025-09-04T17:15:00Z" w16du:dateUtc="2025-09-04T20:15:00Z">
        <w:r w:rsidR="00610477">
          <w:t xml:space="preserve">, particularly </w:t>
        </w:r>
      </w:ins>
      <w:r w:rsidR="00682A68">
        <w:t xml:space="preserve">for </w:t>
      </w:r>
      <w:ins w:id="460" w:author="Balaena Institute whitehead" w:date="2025-09-04T17:15:00Z" w16du:dateUtc="2025-09-04T20:15:00Z">
        <w:r w:rsidR="00610477">
          <w:t xml:space="preserve">those that had consistently </w:t>
        </w:r>
      </w:ins>
      <w:ins w:id="461" w:author="Balaena Institute whitehead" w:date="2025-09-04T17:16:00Z" w16du:dateUtc="2025-09-04T20:16:00Z">
        <w:r w:rsidR="00610477">
          <w:t xml:space="preserve">either </w:t>
        </w:r>
      </w:ins>
      <w:ins w:id="462" w:author="Balaena Institute whitehead" w:date="2025-09-04T17:15:00Z" w16du:dateUtc="2025-09-04T20:15:00Z">
        <w:r w:rsidR="00610477">
          <w:t>high</w:t>
        </w:r>
      </w:ins>
      <w:ins w:id="463" w:author="Balaena Institute whitehead" w:date="2025-09-04T17:16:00Z" w16du:dateUtc="2025-09-04T20:16:00Z">
        <w:r w:rsidR="00610477">
          <w:t xml:space="preserve"> or low probabilities of being fema</w:t>
        </w:r>
      </w:ins>
      <w:ins w:id="464" w:author="Balaena Institute whitehead" w:date="2025-09-04T17:17:00Z" w16du:dateUtc="2025-09-04T20:17:00Z">
        <w:r w:rsidR="00610477">
          <w:t>l</w:t>
        </w:r>
      </w:ins>
      <w:ins w:id="465" w:author="Balaena Institute whitehead" w:date="2025-09-04T17:16:00Z" w16du:dateUtc="2025-09-04T20:16:00Z">
        <w:r w:rsidR="00610477">
          <w:t>e (</w:t>
        </w:r>
        <w:r w:rsidR="00610477">
          <w:rPr>
            <w:b/>
            <w:bCs/>
          </w:rPr>
          <w:t>Supplementary Material 4</w:t>
        </w:r>
        <w:r w:rsidR="00610477">
          <w:t>)</w:t>
        </w:r>
      </w:ins>
      <w:ins w:id="466" w:author="Balaena Institute whitehead" w:date="2025-09-04T17:12:00Z" w16du:dateUtc="2025-09-04T20:12:00Z">
        <w:r w:rsidR="00610477">
          <w:t>.</w:t>
        </w:r>
      </w:ins>
      <w:r w:rsidR="00682A68">
        <w:t xml:space="preserve"> </w:t>
      </w:r>
      <w:ins w:id="467" w:author="Balaena Institute whitehead" w:date="2025-09-04T17:12:00Z" w16du:dateUtc="2025-09-04T20:12:00Z">
        <w:r w:rsidR="00610477">
          <w:t xml:space="preserve">Individuals for which varying parameter values had a </w:t>
        </w:r>
      </w:ins>
      <w:ins w:id="468" w:author="Balaena Institute whitehead" w:date="2025-09-04T17:13:00Z" w16du:dateUtc="2025-09-04T20:13:00Z">
        <w:r w:rsidR="00610477">
          <w:t>more considerable effect (i.e., &gt; 0.05 difference</w:t>
        </w:r>
      </w:ins>
      <w:r w:rsidR="00682A68">
        <w:t xml:space="preserve"> in </w:t>
      </w:r>
      <w:r w:rsidR="00682A68">
        <w:rPr>
          <w:i/>
          <w:iCs/>
        </w:rPr>
        <w:t>P(f)</w:t>
      </w:r>
      <w:ins w:id="469" w:author="Balaena Institute whitehead" w:date="2025-09-04T17:13:00Z" w16du:dateUtc="2025-09-04T20:13:00Z">
        <w:r w:rsidR="00610477">
          <w:t xml:space="preserve"> between scenarios)</w:t>
        </w:r>
      </w:ins>
      <w:ins w:id="470" w:author="Balaena Institute whitehead" w:date="2025-09-04T17:12:00Z" w16du:dateUtc="2025-09-04T20:12:00Z">
        <w:r w:rsidR="00610477">
          <w:t xml:space="preserve"> </w:t>
        </w:r>
      </w:ins>
      <w:ins w:id="471" w:author="Balaena Institute whitehead" w:date="2025-09-04T17:14:00Z" w16du:dateUtc="2025-09-04T20:14:00Z">
        <w:r w:rsidR="00610477">
          <w:t xml:space="preserve">had generally </w:t>
        </w:r>
        <w:r w:rsidR="00610477">
          <w:lastRenderedPageBreak/>
          <w:t xml:space="preserve">intermediate posterior </w:t>
        </w:r>
        <w:r w:rsidR="00610477">
          <w:rPr>
            <w:i/>
            <w:iCs/>
          </w:rPr>
          <w:t xml:space="preserve">P(f) </w:t>
        </w:r>
        <w:r w:rsidR="00610477">
          <w:t xml:space="preserve">estimates (0.25-0.80), and wide bootstrapped 95% confidence intervals. </w:t>
        </w:r>
      </w:ins>
      <w:ins w:id="472"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473" w:author="Balaena Institute whitehead" w:date="2025-09-04T17:14:00Z" w16du:dateUtc="2025-09-04T20:14:00Z">
        <w:r w:rsidR="00610477">
          <w:t xml:space="preserve"> </w:t>
        </w:r>
      </w:ins>
    </w:p>
    <w:p w14:paraId="385C2218" w14:textId="77777777" w:rsidR="00583D2A" w:rsidRPr="00207D2A" w:rsidRDefault="00583D2A" w:rsidP="00583D2A"/>
    <w:p w14:paraId="4194BA20" w14:textId="2310C1EF" w:rsidR="00583D2A" w:rsidRPr="00207D2A" w:rsidRDefault="007253FA" w:rsidP="00583D2A">
      <w:r>
        <w:rPr>
          <w:noProof/>
        </w:rPr>
        <w:drawing>
          <wp:inline distT="0" distB="0" distL="0" distR="0" wp14:anchorId="54ECBA40" wp14:editId="7E5865DC">
            <wp:extent cx="5943600" cy="3396615"/>
            <wp:effectExtent l="0" t="0" r="0" b="0"/>
            <wp:docPr id="1581022070" name="Picture 2"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1022070" name="Picture 2" descr="A diagram of a graph&#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94DC0F" w:rsidR="005F05A3" w:rsidRPr="00207D2A" w:rsidRDefault="00583D2A" w:rsidP="005F05A3">
      <w:pPr>
        <w:pStyle w:val="Caption"/>
        <w:rPr>
          <w:i w:val="0"/>
          <w:iCs w:val="0"/>
          <w:color w:val="auto"/>
        </w:rPr>
      </w:pPr>
      <w:bookmarkStart w:id="474" w:name="_Ref201777743"/>
      <w:commentRangeStart w:id="475"/>
      <w:commentRangeStart w:id="476"/>
      <w:commentRangeStart w:id="477"/>
      <w:r w:rsidRPr="00207D2A">
        <w:rPr>
          <w:b/>
          <w:bCs/>
          <w:color w:val="auto"/>
        </w:rPr>
        <w:t xml:space="preserve">Figure </w:t>
      </w:r>
      <w:bookmarkEnd w:id="474"/>
      <w:r w:rsidR="00F91C57" w:rsidRPr="00207D2A">
        <w:rPr>
          <w:b/>
          <w:bCs/>
          <w:color w:val="auto"/>
        </w:rPr>
        <w:t>5</w:t>
      </w:r>
      <w:commentRangeEnd w:id="475"/>
      <w:r w:rsidR="000023FA">
        <w:rPr>
          <w:rStyle w:val="CommentReference"/>
          <w:i w:val="0"/>
          <w:iCs w:val="0"/>
          <w:color w:val="auto"/>
        </w:rPr>
        <w:commentReference w:id="475"/>
      </w:r>
      <w:commentRangeEnd w:id="476"/>
      <w:r w:rsidR="00AD46A2">
        <w:rPr>
          <w:rStyle w:val="CommentReference"/>
          <w:i w:val="0"/>
          <w:iCs w:val="0"/>
          <w:color w:val="auto"/>
        </w:rPr>
        <w:commentReference w:id="476"/>
      </w:r>
      <w:r w:rsidRPr="00207D2A">
        <w:rPr>
          <w:b/>
          <w:bCs/>
          <w:color w:val="auto"/>
        </w:rPr>
        <w:t>.</w:t>
      </w:r>
      <w:r w:rsidRPr="00207D2A">
        <w:rPr>
          <w:color w:val="auto"/>
        </w:rPr>
        <w:t xml:space="preserve"> </w:t>
      </w:r>
      <w:commentRangeStart w:id="478"/>
      <w:commentRangeStart w:id="479"/>
      <w:r w:rsidRPr="00207D2A">
        <w:rPr>
          <w:i w:val="0"/>
          <w:iCs w:val="0"/>
          <w:color w:val="auto"/>
        </w:rPr>
        <w:t xml:space="preserve">Bootstrapped </w:t>
      </w:r>
      <w:commentRangeEnd w:id="478"/>
      <w:r w:rsidR="00571C21">
        <w:rPr>
          <w:rStyle w:val="CommentReference"/>
          <w:i w:val="0"/>
          <w:iCs w:val="0"/>
          <w:color w:val="auto"/>
        </w:rPr>
        <w:commentReference w:id="478"/>
      </w:r>
      <w:commentRangeEnd w:id="479"/>
      <w:r w:rsidR="00AD46A2">
        <w:rPr>
          <w:rStyle w:val="CommentReference"/>
          <w:i w:val="0"/>
          <w:iCs w:val="0"/>
          <w:color w:val="auto"/>
        </w:rPr>
        <w:commentReference w:id="479"/>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ins w:id="480" w:author="Ana Eguiguren" w:date="2025-09-18T16:35:00Z" w16du:dateUtc="2025-09-18T19:35:00Z">
        <w:r w:rsidR="007253FA">
          <w:rPr>
            <w:i w:val="0"/>
            <w:iCs w:val="0"/>
            <w:color w:val="auto"/>
          </w:rPr>
          <w:t xml:space="preserve">The asterisks </w:t>
        </w:r>
      </w:ins>
      <w:ins w:id="481" w:author="Ana Eguiguren" w:date="2025-09-18T16:36:00Z" w16du:dateUtc="2025-09-18T19:36:00Z">
        <w:r w:rsidR="007253FA">
          <w:rPr>
            <w:i w:val="0"/>
            <w:iCs w:val="0"/>
            <w:color w:val="auto"/>
          </w:rPr>
          <w:t>show measurements for m</w:t>
        </w:r>
      </w:ins>
      <w:ins w:id="482" w:author="Ana Eguiguren" w:date="2025-09-18T16:35:00Z" w16du:dateUtc="2025-09-18T19:35:00Z">
        <w:r w:rsidR="007253FA">
          <w:rPr>
            <w:i w:val="0"/>
            <w:iCs w:val="0"/>
            <w:color w:val="auto"/>
          </w:rPr>
          <w:t>ales observed in the North Atlantic</w:t>
        </w:r>
      </w:ins>
      <w:ins w:id="483" w:author="Ana Eguiguren" w:date="2025-09-18T17:18:00Z" w16du:dateUtc="2025-09-18T20:18:00Z">
        <w:r w:rsidR="00077A16">
          <w:rPr>
            <w:i w:val="0"/>
            <w:iCs w:val="0"/>
            <w:color w:val="auto"/>
          </w:rPr>
          <w:t xml:space="preserve"> and Arctic Oceans</w:t>
        </w:r>
      </w:ins>
      <w:ins w:id="484" w:author="Ana Eguiguren" w:date="2025-09-18T16:35:00Z" w16du:dateUtc="2025-09-18T19:35:00Z">
        <w:r w:rsidR="007253FA">
          <w:rPr>
            <w:i w:val="0"/>
            <w:iCs w:val="0"/>
            <w:color w:val="auto"/>
          </w:rPr>
          <w:t xml:space="preserve">. </w:t>
        </w:r>
      </w:ins>
      <w:commentRangeStart w:id="485"/>
      <w:del w:id="486" w:author="Ana Eguiguren" w:date="2025-09-18T16:35:00Z" w16du:dateUtc="2025-09-18T19:35:00Z">
        <w:r w:rsidRPr="00207D2A" w:rsidDel="007253FA">
          <w:rPr>
            <w:i w:val="0"/>
            <w:iCs w:val="0"/>
            <w:color w:val="auto"/>
          </w:rPr>
          <w:delText xml:space="preserve">Individuals that were observed </w:delText>
        </w:r>
        <w:r w:rsidR="00F63EC0" w:rsidRPr="00207D2A" w:rsidDel="007253FA">
          <w:rPr>
            <w:i w:val="0"/>
            <w:iCs w:val="0"/>
            <w:color w:val="auto"/>
          </w:rPr>
          <w:delText xml:space="preserve">receiving peduncle dives </w:delText>
        </w:r>
        <w:r w:rsidRPr="00207D2A" w:rsidDel="007253FA">
          <w:rPr>
            <w:i w:val="0"/>
            <w:iCs w:val="0"/>
            <w:color w:val="auto"/>
          </w:rPr>
          <w:delText xml:space="preserve">and </w:delText>
        </w:r>
        <w:r w:rsidR="00F63EC0" w:rsidRPr="00207D2A" w:rsidDel="007253FA">
          <w:rPr>
            <w:i w:val="0"/>
            <w:iCs w:val="0"/>
            <w:color w:val="auto"/>
          </w:rPr>
          <w:delText>mature males</w:delText>
        </w:r>
        <w:r w:rsidRPr="00207D2A" w:rsidDel="007253FA">
          <w:rPr>
            <w:i w:val="0"/>
            <w:iCs w:val="0"/>
            <w:color w:val="auto"/>
          </w:rPr>
          <w:delText xml:space="preserve"> (&gt; 13.7 m) are labelled for reference</w:delText>
        </w:r>
        <w:commentRangeEnd w:id="485"/>
        <w:r w:rsidR="00571C21" w:rsidDel="007253FA">
          <w:rPr>
            <w:rStyle w:val="CommentReference"/>
            <w:i w:val="0"/>
            <w:iCs w:val="0"/>
            <w:color w:val="auto"/>
          </w:rPr>
          <w:commentReference w:id="485"/>
        </w:r>
        <w:r w:rsidRPr="00207D2A" w:rsidDel="007253FA">
          <w:rPr>
            <w:i w:val="0"/>
            <w:iCs w:val="0"/>
            <w:color w:val="auto"/>
          </w:rPr>
          <w:delText xml:space="preserve">. </w:delText>
        </w:r>
      </w:del>
      <w:r w:rsidRPr="00207D2A">
        <w:rPr>
          <w:i w:val="0"/>
          <w:iCs w:val="0"/>
          <w:color w:val="auto"/>
        </w:rPr>
        <w:t xml:space="preserve">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477"/>
      <w:r w:rsidR="00A940E9" w:rsidRPr="00207D2A">
        <w:rPr>
          <w:rStyle w:val="CommentReference"/>
          <w:i w:val="0"/>
          <w:iCs w:val="0"/>
          <w:color w:val="auto"/>
        </w:rPr>
        <w:commentReference w:id="477"/>
      </w:r>
    </w:p>
    <w:p w14:paraId="20B5FB0D" w14:textId="2F42B6DA" w:rsidR="00583D2A" w:rsidRPr="00207D2A" w:rsidRDefault="00583D2A">
      <w:pPr>
        <w:pStyle w:val="Heading4"/>
        <w:pPrChange w:id="487"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w:t>
      </w:r>
      <w:r w:rsidRPr="00207D2A">
        <w:lastRenderedPageBreak/>
        <w:t xml:space="preserve">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488"/>
      <w:commentRangeStart w:id="489"/>
      <w:r w:rsidRPr="00207D2A">
        <w:t>(n = 1) or juveniles (n = 3</w:t>
      </w:r>
      <w:commentRangeEnd w:id="488"/>
      <w:r w:rsidR="00571C21">
        <w:rPr>
          <w:rStyle w:val="CommentReference"/>
        </w:rPr>
        <w:commentReference w:id="488"/>
      </w:r>
      <w:commentRangeEnd w:id="489"/>
      <w:r w:rsidR="00AD46A2">
        <w:rPr>
          <w:rStyle w:val="CommentReference"/>
        </w:rPr>
        <w:commentReference w:id="489"/>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490"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491" w:name="_Ref201915523"/>
      <w:commentRangeStart w:id="492"/>
      <w:commentRangeStart w:id="493"/>
      <w:commentRangeStart w:id="494"/>
      <w:r w:rsidRPr="00207D2A">
        <w:rPr>
          <w:b/>
          <w:bCs/>
          <w:color w:val="auto"/>
        </w:rPr>
        <w:t xml:space="preserve">Figure </w:t>
      </w:r>
      <w:bookmarkEnd w:id="491"/>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492"/>
      <w:r w:rsidRPr="00207D2A">
        <w:rPr>
          <w:rStyle w:val="CommentReference"/>
          <w:i w:val="0"/>
          <w:iCs w:val="0"/>
          <w:color w:val="auto"/>
        </w:rPr>
        <w:commentReference w:id="492"/>
      </w:r>
      <w:commentRangeEnd w:id="493"/>
      <w:r w:rsidRPr="00207D2A">
        <w:rPr>
          <w:rStyle w:val="CommentReference"/>
          <w:i w:val="0"/>
          <w:iCs w:val="0"/>
          <w:color w:val="auto"/>
        </w:rPr>
        <w:commentReference w:id="493"/>
      </w:r>
      <w:commentRangeEnd w:id="494"/>
      <w:r w:rsidR="00D9550C" w:rsidRPr="00207D2A">
        <w:rPr>
          <w:rStyle w:val="CommentReference"/>
          <w:i w:val="0"/>
          <w:iCs w:val="0"/>
          <w:color w:val="auto"/>
        </w:rPr>
        <w:commentReference w:id="494"/>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495"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lastRenderedPageBreak/>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496"/>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496"/>
      <w:r w:rsidRPr="00207D2A">
        <w:rPr>
          <w:rStyle w:val="CommentReference"/>
        </w:rPr>
        <w:commentReference w:id="496"/>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w:t>
      </w:r>
      <w:r w:rsidRPr="00207D2A">
        <w:lastRenderedPageBreak/>
        <w:t xml:space="preserve">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497"/>
      <w:commentRangeStart w:id="498"/>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497"/>
      <w:r w:rsidRPr="00207D2A">
        <w:rPr>
          <w:rStyle w:val="CommentReference"/>
        </w:rPr>
        <w:commentReference w:id="497"/>
      </w:r>
      <w:commentRangeEnd w:id="498"/>
      <w:r w:rsidRPr="00207D2A">
        <w:rPr>
          <w:rStyle w:val="CommentReference"/>
        </w:rPr>
        <w:commentReference w:id="498"/>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499"/>
      <w:commentRangeStart w:id="500"/>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499"/>
      <w:r w:rsidRPr="00207D2A">
        <w:rPr>
          <w:rStyle w:val="CommentReference"/>
        </w:rPr>
        <w:commentReference w:id="499"/>
      </w:r>
      <w:commentRangeEnd w:id="500"/>
      <w:r w:rsidR="005D09FC">
        <w:rPr>
          <w:rStyle w:val="CommentReference"/>
        </w:rPr>
        <w:commentReference w:id="500"/>
      </w:r>
      <w:r w:rsidRPr="00207D2A">
        <w:t>Because our fieldwork was focused on large groups which are generally composed of mature females and 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501" w:author="Ana Eguiguren" w:date="2025-09-04T21:04:00Z" w16du:dateUtc="2025-09-05T00:04:00Z">
        <w:r w:rsidRPr="00207D2A" w:rsidDel="00505535">
          <w:delText xml:space="preserve"> </w:delText>
        </w:r>
      </w:del>
      <w:r w:rsidRPr="00207D2A">
        <w:t xml:space="preserve"> </w:t>
      </w:r>
      <w:commentRangeStart w:id="502"/>
      <w:commentRangeStart w:id="503"/>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w:t>
      </w:r>
      <w:r w:rsidR="00D71A32">
        <w:lastRenderedPageBreak/>
        <w:t xml:space="preserve">of whale </w:t>
      </w:r>
      <w:ins w:id="504" w:author="Ana Eguiguren" w:date="2025-09-04T21:00:00Z" w16du:dateUtc="2025-09-05T00:00:00Z">
        <w:r w:rsidR="00686AFF">
          <w:t>#75</w:t>
        </w:r>
      </w:ins>
      <w:del w:id="505" w:author="Ana Eguiguren" w:date="2025-09-04T21:00:00Z" w16du:dateUtc="2025-09-05T00:00:00Z">
        <w:r w:rsidR="00D71A32" w:rsidDel="00686AFF">
          <w:delText>#11</w:delText>
        </w:r>
      </w:del>
      <w:r w:rsidR="00D71A32">
        <w:t xml:space="preserve"> being female changed from </w:t>
      </w:r>
      <w:del w:id="506" w:author="Ana Eguiguren" w:date="2025-09-04T21:01:00Z" w16du:dateUtc="2025-09-05T00:01:00Z">
        <w:r w:rsidR="00D71A32" w:rsidDel="00686AFF">
          <w:delText xml:space="preserve">0.64 to </w:delText>
        </w:r>
        <w:r w:rsidR="00D41EDB" w:rsidDel="00686AFF">
          <w:delText>0.87</w:delText>
        </w:r>
      </w:del>
      <w:ins w:id="507" w:author="Ana Eguiguren" w:date="2025-09-04T21:01:00Z" w16du:dateUtc="2025-09-05T00:01:00Z">
        <w:r w:rsidR="00686AFF">
          <w:t>0.62 to 0.80</w:t>
        </w:r>
      </w:ins>
      <w:ins w:id="508" w:author="Ana Eguiguren" w:date="2025-09-04T21:03:00Z" w16du:dateUtc="2025-09-05T00:03:00Z">
        <w:r w:rsidR="004B27FA">
          <w:t xml:space="preserve"> (</w:t>
        </w:r>
        <w:r w:rsidR="004B27FA">
          <w:rPr>
            <w:b/>
            <w:bCs/>
          </w:rPr>
          <w:t>Supplement 4 – Figure S4-2)</w:t>
        </w:r>
      </w:ins>
      <w:r w:rsidR="00D71A32">
        <w:t>.</w:t>
      </w:r>
      <w:commentRangeEnd w:id="502"/>
      <w:r w:rsidR="00D41EDB">
        <w:rPr>
          <w:rStyle w:val="CommentReference"/>
        </w:rPr>
        <w:commentReference w:id="502"/>
      </w:r>
      <w:commentRangeEnd w:id="503"/>
      <w:r w:rsidR="00686AFF">
        <w:rPr>
          <w:rStyle w:val="CommentReference"/>
        </w:rPr>
        <w:commentReference w:id="503"/>
      </w:r>
      <w:ins w:id="509" w:author="Ana Eguiguren" w:date="2025-09-04T21:01:00Z" w16du:dateUtc="2025-09-05T00:01:00Z">
        <w:r w:rsidR="004B27FA">
          <w:t xml:space="preserve"> </w:t>
        </w:r>
      </w:ins>
      <w:ins w:id="510" w:author="Ana Eguiguren" w:date="2025-09-04T21:05:00Z" w16du:dateUtc="2025-09-05T00:05:00Z">
        <w:r w:rsidR="00505535">
          <w:t>However, i</w:t>
        </w:r>
      </w:ins>
      <w:ins w:id="511" w:author="Ana Eguiguren" w:date="2025-09-04T21:01:00Z" w16du:dateUtc="2025-09-05T00:01:00Z">
        <w:r w:rsidR="004B27FA">
          <w:t xml:space="preserve">mplementing this informed prior resulted in unrealistically high probabilities </w:t>
        </w:r>
      </w:ins>
      <w:ins w:id="512" w:author="Ana Eguiguren" w:date="2025-09-04T21:02:00Z" w16du:dateUtc="2025-09-05T00:02:00Z">
        <w:r w:rsidR="004B27FA">
          <w:t xml:space="preserve">of </w:t>
        </w:r>
      </w:ins>
      <w:ins w:id="513" w:author="Ana Eguiguren" w:date="2025-09-04T21:05:00Z" w16du:dateUtc="2025-09-05T00:05:00Z">
        <w:r w:rsidR="00505535">
          <w:t xml:space="preserve">individuals </w:t>
        </w:r>
      </w:ins>
      <w:ins w:id="514" w:author="Ana Eguiguren" w:date="2025-09-04T21:02:00Z" w16du:dateUtc="2025-09-05T00:02:00Z">
        <w:r w:rsidR="004B27FA">
          <w:t xml:space="preserve">being female for calves (original = 0.5, updated = 0.80), </w:t>
        </w:r>
      </w:ins>
      <w:ins w:id="515" w:author="Ana Eguiguren" w:date="2025-09-04T21:06:00Z" w16du:dateUtc="2025-09-05T00:06:00Z">
        <w:r w:rsidR="00505535">
          <w:t xml:space="preserve">given that their nose-to-body ratios would not have diverged enough at that point to be able to tell males and females </w:t>
        </w:r>
      </w:ins>
      <w:ins w:id="516" w:author="Ana Eguiguren" w:date="2025-09-04T21:07:00Z" w16du:dateUtc="2025-09-05T00:07:00Z">
        <w:r w:rsidR="006F0DBB">
          <w:t>apart</w:t>
        </w:r>
        <w:r w:rsidR="00505535">
          <w:t>. Thus,</w:t>
        </w:r>
      </w:ins>
      <w:ins w:id="517" w:author="Ana Eguiguren" w:date="2025-09-04T21:02:00Z" w16du:dateUtc="2025-09-05T00:02:00Z">
        <w:r w:rsidR="004B27FA">
          <w:t xml:space="preserve"> we consider our co</w:t>
        </w:r>
      </w:ins>
      <w:ins w:id="518" w:author="Ana Eguiguren" w:date="2025-09-04T21:03:00Z" w16du:dateUtc="2025-09-05T00:03:00Z">
        <w:r w:rsidR="004B27FA">
          <w:t xml:space="preserve">nservative prior </w:t>
        </w:r>
      </w:ins>
      <w:ins w:id="519" w:author="Ana Eguiguren" w:date="2025-09-04T21:04:00Z" w16du:dateUtc="2025-09-05T00:04:00Z">
        <w:r w:rsidR="00505535">
          <w:t>to produce</w:t>
        </w:r>
      </w:ins>
      <w:ins w:id="520" w:author="Ana Eguiguren" w:date="2025-09-04T21:07:00Z" w16du:dateUtc="2025-09-05T00:07:00Z">
        <w:r w:rsidR="0030793A">
          <w:t xml:space="preserve"> a better representation of </w:t>
        </w:r>
        <w:r w:rsidR="006F0DBB">
          <w:t>the morpho</w:t>
        </w:r>
      </w:ins>
      <w:ins w:id="521" w:author="Ana Eguiguren" w:date="2025-09-04T21:08:00Z" w16du:dateUtc="2025-09-05T00:08:00Z">
        <w:r w:rsidR="006F0DBB">
          <w:t>metric different between males and females throughout their development</w:t>
        </w:r>
      </w:ins>
      <w:ins w:id="522"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523"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524"/>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524"/>
      <w:r w:rsidRPr="00207D2A">
        <w:rPr>
          <w:rStyle w:val="CommentReference"/>
        </w:rPr>
        <w:commentReference w:id="524"/>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w:t>
      </w:r>
      <w:r w:rsidRPr="00207D2A">
        <w:lastRenderedPageBreak/>
        <w:t xml:space="preserve">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w:t>
      </w:r>
      <w:r w:rsidRPr="00207D2A">
        <w:lastRenderedPageBreak/>
        <w:t xml:space="preserve">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525"/>
      <w:r w:rsidR="000B7221">
        <w:t xml:space="preserve"> large-scale sampling (e.g., hunting or commercial harvesting), </w:t>
      </w:r>
      <w:r w:rsidRPr="00207D2A">
        <w:t>mark-recapture methods and long-term monitoring</w:t>
      </w:r>
      <w:commentRangeEnd w:id="525"/>
      <w:r w:rsidR="00DA2810">
        <w:rPr>
          <w:rStyle w:val="CommentReference"/>
        </w:rPr>
        <w:commentReference w:id="525"/>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t>
      </w:r>
      <w:r w:rsidRPr="00207D2A">
        <w:lastRenderedPageBreak/>
        <w:t>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w:t>
      </w:r>
      <w:r w:rsidRPr="00207D2A">
        <w:lastRenderedPageBreak/>
        <w:t xml:space="preserve">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6"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7"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4"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5"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31"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8"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41"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2"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3"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4"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5"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7"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8"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9"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50"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51"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2"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7"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8" w:author="Ana Eguiguren" w:date="2025-09-19T16:10:00Z" w:initials="AE">
    <w:p w14:paraId="124BF20F" w14:textId="77777777" w:rsidR="00B03D88" w:rsidRDefault="00B03D88" w:rsidP="00B03D88">
      <w:r>
        <w:rPr>
          <w:rStyle w:val="CommentReference"/>
        </w:rPr>
        <w:annotationRef/>
      </w:r>
      <w:r>
        <w:rPr>
          <w:sz w:val="20"/>
          <w:szCs w:val="20"/>
        </w:rPr>
        <w:t>Old version (produced slighlty different values)</w:t>
      </w:r>
    </w:p>
  </w:comment>
  <w:comment w:id="107" w:author="Ana Eguiguren" w:date="2025-09-19T16:10:00Z" w:initials="AE">
    <w:p w14:paraId="405796F4" w14:textId="77777777" w:rsidR="00B03D88" w:rsidRDefault="00B03D88" w:rsidP="00B03D88">
      <w:r>
        <w:rPr>
          <w:rStyle w:val="CommentReference"/>
        </w:rPr>
        <w:annotationRef/>
      </w:r>
      <w:r>
        <w:rPr>
          <w:sz w:val="20"/>
          <w:szCs w:val="20"/>
        </w:rPr>
        <w:t>Old version (produced slighlty different values)</w:t>
      </w:r>
    </w:p>
  </w:comment>
  <w:comment w:id="173" w:author="Christine K" w:date="2025-08-09T12:56:00Z" w:initials="CK">
    <w:p w14:paraId="33FA370C" w14:textId="2DB8214D" w:rsidR="005C6869" w:rsidRDefault="005C6869" w:rsidP="005C6869">
      <w:pPr>
        <w:pStyle w:val="CommentText"/>
      </w:pPr>
      <w:r>
        <w:rPr>
          <w:rStyle w:val="CommentReference"/>
        </w:rPr>
        <w:annotationRef/>
      </w:r>
      <w:r>
        <w:t>I’m confused about how this is a max but also sounds like applies across a size range?</w:t>
      </w:r>
    </w:p>
  </w:comment>
  <w:comment w:id="174"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183"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244"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250"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253"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347"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350"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354"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358"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393"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395"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362"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397"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414"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408"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409"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410"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446" w:author="Christine K" w:date="2025-08-09T14:07:00Z" w:initials="CK">
    <w:p w14:paraId="754A14D2" w14:textId="740CB8EF" w:rsidR="000023FA" w:rsidRDefault="000023FA" w:rsidP="000023FA">
      <w:pPr>
        <w:pStyle w:val="CommentText"/>
      </w:pPr>
      <w:r>
        <w:rPr>
          <w:rStyle w:val="CommentReference"/>
        </w:rPr>
        <w:annotationRef/>
      </w:r>
      <w:r>
        <w:t>?</w:t>
      </w:r>
    </w:p>
  </w:comment>
  <w:comment w:id="447"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449"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450"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475"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476"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478" w:author="Hal Whitehead" w:date="2025-08-07T20:42:00Z" w:initials="HW">
    <w:p w14:paraId="26701014" w14:textId="5A22E08F" w:rsidR="00571C21" w:rsidRDefault="00571C21">
      <w:pPr>
        <w:pStyle w:val="CommentText"/>
      </w:pPr>
      <w:r>
        <w:rPr>
          <w:rStyle w:val="CommentReference"/>
        </w:rPr>
        <w:annotationRef/>
      </w:r>
      <w:r>
        <w:t>Why bootstrapped?</w:t>
      </w:r>
    </w:p>
  </w:comment>
  <w:comment w:id="479"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485"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477"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488"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489"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492"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493"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494"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496"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497"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498"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499"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500"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502"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503"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524"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525"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124BF20F" w15:done="0"/>
  <w15:commentEx w15:paraId="405796F4" w15:done="0"/>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1"/>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706E6BD3" w16cex:dateUtc="2025-09-19T19:10:00Z"/>
  <w16cex:commentExtensible w16cex:durableId="5EBFBDBF" w16cex:dateUtc="2025-09-19T19:10: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124BF20F" w16cid:durableId="706E6BD3"/>
  <w16cid:commentId w16cid:paraId="405796F4" w16cid:durableId="5EBFBDBF"/>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834E26F" w14:textId="77777777" w:rsidR="00336778" w:rsidRPr="00EC30B6" w:rsidRDefault="00336778">
      <w:pPr>
        <w:spacing w:after="0" w:line="240" w:lineRule="auto"/>
      </w:pPr>
      <w:r w:rsidRPr="00EC30B6">
        <w:separator/>
      </w:r>
    </w:p>
  </w:endnote>
  <w:endnote w:type="continuationSeparator" w:id="0">
    <w:p w14:paraId="0FBE98DD" w14:textId="77777777" w:rsidR="00336778" w:rsidRPr="00EC30B6" w:rsidRDefault="00336778">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526" w:author="Balaena Institute whitehead" w:date="2025-07-25T12:58:00Z" w16du:dateUtc="2025-07-25T15:58:00Z">
              <w:rPr>
                <w:noProof/>
              </w:rPr>
            </w:rPrChange>
          </w:rPr>
          <w:t>2</w:t>
        </w:r>
        <w:r w:rsidRPr="00EC30B6">
          <w:rPr>
            <w:rPrChange w:id="527"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8D4905C" w14:textId="77777777" w:rsidR="00336778" w:rsidRPr="00EC30B6" w:rsidRDefault="00336778">
      <w:pPr>
        <w:spacing w:after="0" w:line="240" w:lineRule="auto"/>
      </w:pPr>
      <w:r w:rsidRPr="00EC30B6">
        <w:separator/>
      </w:r>
    </w:p>
  </w:footnote>
  <w:footnote w:type="continuationSeparator" w:id="0">
    <w:p w14:paraId="626DC291" w14:textId="77777777" w:rsidR="00336778" w:rsidRPr="00EC30B6" w:rsidRDefault="00336778">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5"/>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77A16"/>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47AE5"/>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1C23"/>
    <w:rsid w:val="00227C86"/>
    <w:rsid w:val="00230678"/>
    <w:rsid w:val="002309F0"/>
    <w:rsid w:val="00231A3B"/>
    <w:rsid w:val="00232656"/>
    <w:rsid w:val="002412C1"/>
    <w:rsid w:val="00242308"/>
    <w:rsid w:val="002424E0"/>
    <w:rsid w:val="00242E56"/>
    <w:rsid w:val="00254159"/>
    <w:rsid w:val="002543CD"/>
    <w:rsid w:val="00260BC6"/>
    <w:rsid w:val="00261B13"/>
    <w:rsid w:val="00264FEC"/>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29CF"/>
    <w:rsid w:val="00306B6A"/>
    <w:rsid w:val="0030793A"/>
    <w:rsid w:val="0031537C"/>
    <w:rsid w:val="003157A0"/>
    <w:rsid w:val="00320370"/>
    <w:rsid w:val="00323AC6"/>
    <w:rsid w:val="00333FBA"/>
    <w:rsid w:val="00336778"/>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0CDA"/>
    <w:rsid w:val="004C42E8"/>
    <w:rsid w:val="004D1A18"/>
    <w:rsid w:val="004D2806"/>
    <w:rsid w:val="004D5E8A"/>
    <w:rsid w:val="004D5F15"/>
    <w:rsid w:val="004D6EE1"/>
    <w:rsid w:val="004E345A"/>
    <w:rsid w:val="004E400A"/>
    <w:rsid w:val="004E4633"/>
    <w:rsid w:val="004E488D"/>
    <w:rsid w:val="004E7554"/>
    <w:rsid w:val="004E7A56"/>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1622F"/>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67E"/>
    <w:rsid w:val="006F1DB2"/>
    <w:rsid w:val="006F3DFC"/>
    <w:rsid w:val="00703637"/>
    <w:rsid w:val="00703C99"/>
    <w:rsid w:val="00703F10"/>
    <w:rsid w:val="00713533"/>
    <w:rsid w:val="00720883"/>
    <w:rsid w:val="00723934"/>
    <w:rsid w:val="00723C89"/>
    <w:rsid w:val="007253FA"/>
    <w:rsid w:val="00727818"/>
    <w:rsid w:val="007322F2"/>
    <w:rsid w:val="007355BC"/>
    <w:rsid w:val="00740C36"/>
    <w:rsid w:val="0074547F"/>
    <w:rsid w:val="007459AF"/>
    <w:rsid w:val="00747359"/>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3D88"/>
    <w:rsid w:val="00B05530"/>
    <w:rsid w:val="00B055DC"/>
    <w:rsid w:val="00B10704"/>
    <w:rsid w:val="00B15236"/>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0911"/>
    <w:rsid w:val="00BC49B5"/>
    <w:rsid w:val="00BC4F8D"/>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B7B01"/>
    <w:rsid w:val="00CE2667"/>
    <w:rsid w:val="00CE586D"/>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3B18"/>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06C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6</TotalTime>
  <Pages>27</Pages>
  <Words>46412</Words>
  <Characters>264554</Characters>
  <Application>Microsoft Office Word</Application>
  <DocSecurity>0</DocSecurity>
  <Lines>2204</Lines>
  <Paragraphs>6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03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43</cp:revision>
  <cp:lastPrinted>2025-09-02T22:44:00Z</cp:lastPrinted>
  <dcterms:created xsi:type="dcterms:W3CDTF">2025-08-27T14:55:00Z</dcterms:created>
  <dcterms:modified xsi:type="dcterms:W3CDTF">2025-09-19T19: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Y1Z0xwHr"/&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